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D7743E" w14:textId="77777777"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2236C7ED" wp14:editId="2AA0898B">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439357DF" w14:textId="77777777" w:rsidR="0044715D" w:rsidRPr="0052742D" w:rsidRDefault="0044715D" w:rsidP="0044715D">
      <w:pPr>
        <w:spacing w:before="120" w:after="120" w:line="312" w:lineRule="auto"/>
        <w:jc w:val="both"/>
        <w:rPr>
          <w:sz w:val="96"/>
          <w:szCs w:val="96"/>
        </w:rPr>
      </w:pPr>
    </w:p>
    <w:p w14:paraId="407EFB2C" w14:textId="738B2A02" w:rsidR="0044715D" w:rsidRDefault="005F4D2F" w:rsidP="00A601AC">
      <w:pPr>
        <w:pStyle w:val="Heading10"/>
        <w:jc w:val="center"/>
        <w:rPr>
          <w:sz w:val="48"/>
          <w:szCs w:val="48"/>
        </w:rPr>
      </w:pPr>
      <w:r>
        <w:rPr>
          <w:sz w:val="48"/>
          <w:szCs w:val="48"/>
        </w:rPr>
        <w:t xml:space="preserve">Application </w:t>
      </w:r>
      <w:r w:rsidR="001416C5">
        <w:rPr>
          <w:sz w:val="48"/>
          <w:szCs w:val="48"/>
        </w:rPr>
        <w:t>1</w:t>
      </w:r>
      <w:r w:rsidR="00F65A31">
        <w:rPr>
          <w:sz w:val="48"/>
          <w:szCs w:val="48"/>
        </w:rPr>
        <w:t>51</w:t>
      </w:r>
      <w:r w:rsidR="001416C5">
        <w:rPr>
          <w:sz w:val="48"/>
          <w:szCs w:val="48"/>
        </w:rPr>
        <w:t>1</w:t>
      </w:r>
      <w:r w:rsidR="00303C94">
        <w:rPr>
          <w:sz w:val="48"/>
          <w:szCs w:val="48"/>
        </w:rPr>
        <w:t>:</w:t>
      </w:r>
    </w:p>
    <w:p w14:paraId="62769369" w14:textId="3527BDB1" w:rsidR="00303C94" w:rsidRPr="00303C94" w:rsidRDefault="001416C5" w:rsidP="00A601AC">
      <w:pPr>
        <w:pStyle w:val="Heading10"/>
        <w:jc w:val="center"/>
        <w:rPr>
          <w:sz w:val="48"/>
          <w:szCs w:val="48"/>
        </w:rPr>
      </w:pPr>
      <w:r>
        <w:rPr>
          <w:color w:val="548DD4"/>
          <w:sz w:val="48"/>
          <w:szCs w:val="48"/>
        </w:rPr>
        <w:t>Extended half-life clotting factor concentrates for the t</w:t>
      </w:r>
      <w:r w:rsidR="00AB127E">
        <w:rPr>
          <w:color w:val="548DD4"/>
          <w:sz w:val="48"/>
          <w:szCs w:val="48"/>
        </w:rPr>
        <w:t xml:space="preserve">reatment of </w:t>
      </w:r>
      <w:proofErr w:type="spellStart"/>
      <w:r w:rsidR="00AB127E">
        <w:rPr>
          <w:color w:val="548DD4"/>
          <w:sz w:val="48"/>
          <w:szCs w:val="48"/>
        </w:rPr>
        <w:t>haemophilia</w:t>
      </w:r>
      <w:proofErr w:type="spellEnd"/>
      <w:r w:rsidR="00AB127E">
        <w:rPr>
          <w:color w:val="548DD4"/>
          <w:sz w:val="48"/>
          <w:szCs w:val="48"/>
        </w:rPr>
        <w:t xml:space="preserve"> A and B</w:t>
      </w:r>
    </w:p>
    <w:p w14:paraId="7A020778" w14:textId="77777777" w:rsidR="0044715D" w:rsidRDefault="0044715D" w:rsidP="00D46C89">
      <w:pPr>
        <w:pStyle w:val="Heading10"/>
        <w:tabs>
          <w:tab w:val="left" w:pos="5613"/>
        </w:tabs>
        <w:rPr>
          <w:sz w:val="72"/>
          <w:szCs w:val="72"/>
        </w:rPr>
      </w:pPr>
    </w:p>
    <w:p w14:paraId="3AE58F1D" w14:textId="77777777" w:rsidR="00D46C89" w:rsidRDefault="00D46C89" w:rsidP="003D699E">
      <w:pPr>
        <w:pStyle w:val="Heading10"/>
        <w:jc w:val="center"/>
        <w:rPr>
          <w:sz w:val="72"/>
          <w:szCs w:val="72"/>
        </w:rPr>
      </w:pPr>
      <w:r>
        <w:rPr>
          <w:sz w:val="72"/>
          <w:szCs w:val="72"/>
        </w:rPr>
        <w:t>PICO Confirmation</w:t>
      </w:r>
    </w:p>
    <w:p w14:paraId="13B02394" w14:textId="196E175B" w:rsidR="003D699E" w:rsidRDefault="003D699E" w:rsidP="00382875">
      <w:pPr>
        <w:spacing w:before="180"/>
        <w:jc w:val="center"/>
        <w:rPr>
          <w:rFonts w:ascii="Arial" w:hAnsi="Arial" w:cs="Arial"/>
          <w:b/>
          <w:sz w:val="32"/>
          <w:szCs w:val="32"/>
        </w:rPr>
      </w:pPr>
      <w:r w:rsidRPr="00606857">
        <w:rPr>
          <w:rFonts w:ascii="Arial" w:hAnsi="Arial" w:cs="Arial"/>
          <w:b/>
          <w:sz w:val="32"/>
          <w:szCs w:val="32"/>
        </w:rPr>
        <w:t>(</w:t>
      </w:r>
      <w:r w:rsidR="008B43C8">
        <w:rPr>
          <w:rFonts w:ascii="Arial" w:hAnsi="Arial" w:cs="Arial"/>
          <w:b/>
          <w:sz w:val="32"/>
          <w:szCs w:val="32"/>
        </w:rPr>
        <w:t>T</w:t>
      </w:r>
      <w:r w:rsidR="00382875">
        <w:rPr>
          <w:rFonts w:ascii="Arial" w:hAnsi="Arial" w:cs="Arial"/>
          <w:b/>
          <w:sz w:val="32"/>
          <w:szCs w:val="32"/>
        </w:rPr>
        <w:t>o guide a new application to MSAC</w:t>
      </w:r>
      <w:r w:rsidRPr="00606857">
        <w:rPr>
          <w:rFonts w:ascii="Arial" w:hAnsi="Arial" w:cs="Arial"/>
          <w:b/>
          <w:sz w:val="32"/>
          <w:szCs w:val="32"/>
        </w:rPr>
        <w:t>)</w:t>
      </w:r>
    </w:p>
    <w:p w14:paraId="6751A8A6" w14:textId="16B66FC9" w:rsidR="00EE7A1F" w:rsidRPr="00EE7A1F" w:rsidRDefault="00EE7A1F" w:rsidP="00EE7A1F">
      <w:pPr>
        <w:spacing w:before="180"/>
        <w:jc w:val="center"/>
        <w:rPr>
          <w:rFonts w:ascii="Arial" w:hAnsi="Arial" w:cs="Arial"/>
          <w:b/>
          <w:sz w:val="32"/>
          <w:szCs w:val="32"/>
        </w:rPr>
      </w:pPr>
      <w:r w:rsidRPr="00EE7A1F">
        <w:rPr>
          <w:rFonts w:ascii="Arial" w:hAnsi="Arial" w:cs="Arial"/>
          <w:b/>
          <w:sz w:val="32"/>
          <w:szCs w:val="32"/>
        </w:rPr>
        <w:t xml:space="preserve">(Version </w:t>
      </w:r>
      <w:r w:rsidR="005D5278">
        <w:rPr>
          <w:rFonts w:ascii="Arial" w:hAnsi="Arial" w:cs="Arial"/>
          <w:b/>
          <w:sz w:val="32"/>
          <w:szCs w:val="32"/>
        </w:rPr>
        <w:t>1.</w:t>
      </w:r>
      <w:r w:rsidRPr="00EE7A1F">
        <w:rPr>
          <w:rFonts w:ascii="Arial" w:hAnsi="Arial" w:cs="Arial"/>
          <w:b/>
          <w:sz w:val="32"/>
          <w:szCs w:val="32"/>
        </w:rPr>
        <w:t>0)</w:t>
      </w:r>
    </w:p>
    <w:p w14:paraId="460F6479" w14:textId="77777777" w:rsidR="0052742D" w:rsidRPr="0052742D" w:rsidRDefault="0052742D" w:rsidP="00322EFB">
      <w:pPr>
        <w:rPr>
          <w:color w:val="548DD4"/>
          <w:sz w:val="224"/>
          <w:szCs w:val="224"/>
        </w:rPr>
      </w:pPr>
    </w:p>
    <w:p w14:paraId="7DE042F6" w14:textId="78ADB171" w:rsidR="00F12E59" w:rsidRPr="00F12E59" w:rsidRDefault="0044715D" w:rsidP="00322EFB">
      <w:pPr>
        <w:rPr>
          <w:b/>
          <w:i/>
        </w:rPr>
      </w:pPr>
      <w:r w:rsidRPr="00F12E59">
        <w:rPr>
          <w:color w:val="548DD4"/>
        </w:rPr>
        <w:t>Summary of PICO criteria</w:t>
      </w:r>
      <w:bookmarkEnd w:id="0"/>
      <w:bookmarkEnd w:id="1"/>
      <w:r w:rsidR="00F12E59" w:rsidRPr="00F12E59">
        <w:rPr>
          <w:color w:val="548DD4"/>
        </w:rPr>
        <w:t xml:space="preserve"> to define the question(s) to be addressed in an Assessment Report to the Medical Services Advisory Committee (MSAC)</w:t>
      </w:r>
    </w:p>
    <w:p w14:paraId="1F86203A" w14:textId="0F38320F" w:rsidR="00CD5CB1" w:rsidRPr="00CD5CB1" w:rsidRDefault="00545D2A" w:rsidP="00F12E59">
      <w:pPr>
        <w:rPr>
          <w:i/>
        </w:rPr>
      </w:pPr>
      <w:r w:rsidRPr="00545D2A">
        <w:lastRenderedPageBreak/>
        <w:t>The criteria outlined below were based on those proposed by the Australian Haemophilia Centre Directors Organisation (AHCDO)</w:t>
      </w:r>
      <w:r w:rsidR="00973C10">
        <w:t xml:space="preserve">, </w:t>
      </w:r>
      <w:r w:rsidR="0063530F">
        <w:t>a pre-PASC teleconference with clinical experts and the Department of Health</w:t>
      </w:r>
      <w:r w:rsidR="00973C10">
        <w:t>, and discussions b</w:t>
      </w:r>
      <w:r w:rsidR="00D709AB">
        <w:t>y PASC</w:t>
      </w:r>
      <w:r w:rsidRPr="00545D2A">
        <w:t xml:space="preserve">. </w:t>
      </w:r>
      <w:r w:rsidR="00CD5CB1">
        <w:t xml:space="preserve"> </w:t>
      </w:r>
    </w:p>
    <w:p w14:paraId="03D690A7" w14:textId="77777777" w:rsidR="00985B66" w:rsidRDefault="00985B66" w:rsidP="00985B66">
      <w:pPr>
        <w:pStyle w:val="Caption"/>
      </w:pPr>
      <w:r>
        <w:t xml:space="preserve">Table </w:t>
      </w:r>
      <w:r>
        <w:fldChar w:fldCharType="begin"/>
      </w:r>
      <w:r>
        <w:instrText xml:space="preserve"> SEQ Table \* ARABIC </w:instrText>
      </w:r>
      <w:r>
        <w:fldChar w:fldCharType="separate"/>
      </w:r>
      <w:r w:rsidR="00205D92">
        <w:rPr>
          <w:noProof/>
        </w:rPr>
        <w:t>1</w:t>
      </w:r>
      <w:r>
        <w:fldChar w:fldCharType="end"/>
      </w:r>
      <w:r>
        <w:tab/>
        <w:t>Population, Intervention and Comparator components for Haemophilia A and B</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Caption w:val="PIC components of PICO for EHL products"/>
        <w:tblDescription w:val="Population, Intervention and Comparator elements of research question for patients with Haemophilia A and B"/>
      </w:tblPr>
      <w:tblGrid>
        <w:gridCol w:w="1279"/>
        <w:gridCol w:w="3987"/>
        <w:gridCol w:w="3976"/>
      </w:tblGrid>
      <w:tr w:rsidR="00902BFD" w:rsidRPr="009010E7" w14:paraId="18CD2014" w14:textId="77777777" w:rsidTr="00322EFB">
        <w:trPr>
          <w:tblHeader/>
        </w:trPr>
        <w:tc>
          <w:tcPr>
            <w:tcW w:w="692" w:type="pct"/>
            <w:tcBorders>
              <w:top w:val="single" w:sz="8" w:space="0" w:color="auto"/>
              <w:bottom w:val="single" w:sz="8" w:space="0" w:color="auto"/>
              <w:right w:val="single" w:sz="4" w:space="0" w:color="auto"/>
            </w:tcBorders>
            <w:shd w:val="clear" w:color="auto" w:fill="D9D9D9"/>
          </w:tcPr>
          <w:p w14:paraId="597813A9" w14:textId="77777777" w:rsidR="00902BFD" w:rsidRPr="009010E7" w:rsidRDefault="00902BFD" w:rsidP="00F12E59">
            <w:pPr>
              <w:spacing w:before="20" w:after="20" w:line="240" w:lineRule="auto"/>
              <w:rPr>
                <w:rFonts w:ascii="Arial Narrow" w:hAnsi="Arial Narrow"/>
                <w:b/>
                <w:sz w:val="20"/>
                <w:szCs w:val="20"/>
              </w:rPr>
            </w:pPr>
            <w:r w:rsidRPr="009010E7">
              <w:rPr>
                <w:rFonts w:ascii="Arial Narrow" w:hAnsi="Arial Narrow"/>
                <w:b/>
                <w:sz w:val="20"/>
                <w:szCs w:val="20"/>
              </w:rPr>
              <w:t>Component</w:t>
            </w:r>
          </w:p>
        </w:tc>
        <w:tc>
          <w:tcPr>
            <w:tcW w:w="2157" w:type="pct"/>
            <w:tcBorders>
              <w:top w:val="single" w:sz="4" w:space="0" w:color="auto"/>
              <w:left w:val="single" w:sz="4" w:space="0" w:color="auto"/>
              <w:bottom w:val="single" w:sz="4" w:space="0" w:color="auto"/>
              <w:right w:val="single" w:sz="4" w:space="0" w:color="auto"/>
            </w:tcBorders>
            <w:shd w:val="clear" w:color="auto" w:fill="D9D9D9"/>
          </w:tcPr>
          <w:p w14:paraId="6E970EB0" w14:textId="77777777" w:rsidR="00902BFD" w:rsidRPr="009010E7" w:rsidRDefault="00902BFD" w:rsidP="001700F5">
            <w:pPr>
              <w:spacing w:before="20" w:after="20" w:line="240" w:lineRule="auto"/>
              <w:jc w:val="both"/>
              <w:rPr>
                <w:rFonts w:ascii="Arial Narrow" w:hAnsi="Arial Narrow"/>
                <w:b/>
                <w:sz w:val="20"/>
                <w:szCs w:val="20"/>
              </w:rPr>
            </w:pPr>
            <w:r w:rsidRPr="009010E7">
              <w:rPr>
                <w:rFonts w:ascii="Arial Narrow" w:hAnsi="Arial Narrow"/>
                <w:b/>
                <w:sz w:val="20"/>
                <w:szCs w:val="20"/>
              </w:rPr>
              <w:t>Description</w:t>
            </w:r>
          </w:p>
        </w:tc>
        <w:tc>
          <w:tcPr>
            <w:tcW w:w="2151" w:type="pct"/>
            <w:tcBorders>
              <w:top w:val="single" w:sz="4" w:space="0" w:color="auto"/>
              <w:left w:val="single" w:sz="4" w:space="0" w:color="auto"/>
              <w:bottom w:val="single" w:sz="4" w:space="0" w:color="auto"/>
              <w:right w:val="single" w:sz="4" w:space="0" w:color="auto"/>
            </w:tcBorders>
            <w:shd w:val="clear" w:color="auto" w:fill="D9D9D9"/>
          </w:tcPr>
          <w:p w14:paraId="341B5D0A" w14:textId="77777777" w:rsidR="00902BFD" w:rsidRPr="009010E7" w:rsidRDefault="00902BFD" w:rsidP="001700F5">
            <w:pPr>
              <w:spacing w:before="20" w:after="20" w:line="240" w:lineRule="auto"/>
              <w:jc w:val="both"/>
              <w:rPr>
                <w:rFonts w:ascii="Arial Narrow" w:hAnsi="Arial Narrow"/>
                <w:b/>
                <w:sz w:val="20"/>
                <w:szCs w:val="20"/>
              </w:rPr>
            </w:pPr>
            <w:r w:rsidRPr="009010E7">
              <w:rPr>
                <w:rFonts w:ascii="Arial Narrow" w:hAnsi="Arial Narrow"/>
                <w:b/>
                <w:sz w:val="20"/>
                <w:szCs w:val="20"/>
              </w:rPr>
              <w:t>Description</w:t>
            </w:r>
          </w:p>
        </w:tc>
      </w:tr>
      <w:tr w:rsidR="00902BFD" w:rsidRPr="009010E7" w14:paraId="3622B145" w14:textId="77777777" w:rsidTr="00322EFB">
        <w:tc>
          <w:tcPr>
            <w:tcW w:w="692" w:type="pct"/>
            <w:tcBorders>
              <w:top w:val="single" w:sz="8" w:space="0" w:color="auto"/>
              <w:right w:val="single" w:sz="4" w:space="0" w:color="auto"/>
            </w:tcBorders>
          </w:tcPr>
          <w:p w14:paraId="105451C5" w14:textId="77777777" w:rsidR="00902BFD" w:rsidRPr="00825C0A" w:rsidRDefault="00902BFD" w:rsidP="00902BFD">
            <w:pPr>
              <w:spacing w:before="20" w:after="20" w:line="240" w:lineRule="auto"/>
              <w:rPr>
                <w:rFonts w:ascii="Arial Narrow" w:hAnsi="Arial Narrow" w:cs="Arial"/>
                <w:b/>
                <w:sz w:val="20"/>
                <w:szCs w:val="20"/>
              </w:rPr>
            </w:pPr>
            <w:r w:rsidRPr="00825C0A">
              <w:rPr>
                <w:rFonts w:ascii="Arial Narrow" w:hAnsi="Arial Narrow" w:cs="Arial"/>
                <w:b/>
                <w:sz w:val="20"/>
                <w:szCs w:val="20"/>
              </w:rPr>
              <w:t>Patients</w:t>
            </w:r>
          </w:p>
        </w:tc>
        <w:tc>
          <w:tcPr>
            <w:tcW w:w="2157" w:type="pct"/>
            <w:tcBorders>
              <w:top w:val="single" w:sz="4" w:space="0" w:color="auto"/>
              <w:left w:val="single" w:sz="4" w:space="0" w:color="auto"/>
              <w:bottom w:val="single" w:sz="4" w:space="0" w:color="auto"/>
              <w:right w:val="single" w:sz="4" w:space="0" w:color="auto"/>
            </w:tcBorders>
          </w:tcPr>
          <w:p w14:paraId="0DD1B661" w14:textId="77777777" w:rsidR="00902BFD" w:rsidRPr="009010E7" w:rsidRDefault="00902BFD" w:rsidP="00902BFD">
            <w:pPr>
              <w:keepNext/>
              <w:keepLines/>
              <w:spacing w:before="120" w:line="240" w:lineRule="auto"/>
              <w:outlineLvl w:val="0"/>
              <w:rPr>
                <w:rFonts w:ascii="Arial Narrow" w:hAnsi="Arial Narrow" w:cstheme="minorHAnsi"/>
                <w:sz w:val="20"/>
                <w:szCs w:val="20"/>
              </w:rPr>
            </w:pPr>
            <w:r w:rsidRPr="009010E7">
              <w:rPr>
                <w:rFonts w:ascii="Arial Narrow" w:hAnsi="Arial Narrow" w:cstheme="minorHAnsi"/>
                <w:sz w:val="20"/>
                <w:szCs w:val="20"/>
              </w:rPr>
              <w:t xml:space="preserve">Patients with Haemophilia A </w:t>
            </w:r>
          </w:p>
          <w:p w14:paraId="414E697A" w14:textId="6F39C5B2" w:rsidR="00902BFD" w:rsidRPr="009010E7" w:rsidRDefault="00CF47EA" w:rsidP="00902BFD">
            <w:pPr>
              <w:keepNext/>
              <w:keepLines/>
              <w:spacing w:before="120" w:line="240" w:lineRule="auto"/>
              <w:outlineLvl w:val="0"/>
              <w:rPr>
                <w:rFonts w:ascii="Arial Narrow" w:hAnsi="Arial Narrow" w:cstheme="minorHAnsi"/>
                <w:sz w:val="20"/>
                <w:szCs w:val="20"/>
              </w:rPr>
            </w:pPr>
            <w:r w:rsidRPr="009010E7">
              <w:rPr>
                <w:rFonts w:ascii="Arial Narrow" w:hAnsi="Arial Narrow" w:cstheme="minorHAnsi"/>
                <w:sz w:val="20"/>
                <w:szCs w:val="20"/>
              </w:rPr>
              <w:t xml:space="preserve">Subgroups: by severity (mild, moderate and severe); by age (0-6; 6-12; &gt;12 years); </w:t>
            </w:r>
            <w:r w:rsidR="00831DCE">
              <w:rPr>
                <w:rFonts w:ascii="Arial Narrow" w:hAnsi="Arial Narrow" w:cstheme="minorHAnsi"/>
                <w:sz w:val="20"/>
                <w:szCs w:val="20"/>
              </w:rPr>
              <w:t xml:space="preserve">by </w:t>
            </w:r>
            <w:r w:rsidRPr="009010E7">
              <w:rPr>
                <w:rFonts w:ascii="Arial Narrow" w:hAnsi="Arial Narrow" w:cstheme="minorHAnsi"/>
                <w:sz w:val="20"/>
                <w:szCs w:val="20"/>
              </w:rPr>
              <w:t>previous treatment regimen</w:t>
            </w:r>
            <w:r w:rsidR="00EE5A42">
              <w:rPr>
                <w:rFonts w:ascii="Arial Narrow" w:hAnsi="Arial Narrow" w:cstheme="minorHAnsi"/>
                <w:sz w:val="20"/>
                <w:szCs w:val="20"/>
              </w:rPr>
              <w:t xml:space="preserve">; with and without </w:t>
            </w:r>
            <w:r w:rsidR="00CB0EB1">
              <w:rPr>
                <w:rFonts w:ascii="Arial Narrow" w:hAnsi="Arial Narrow" w:cstheme="minorHAnsi"/>
                <w:sz w:val="20"/>
                <w:szCs w:val="20"/>
              </w:rPr>
              <w:t xml:space="preserve">history of </w:t>
            </w:r>
            <w:r w:rsidR="00EE5A42">
              <w:rPr>
                <w:rFonts w:ascii="Arial Narrow" w:hAnsi="Arial Narrow" w:cstheme="minorHAnsi"/>
                <w:sz w:val="20"/>
                <w:szCs w:val="20"/>
              </w:rPr>
              <w:t>inhibitors</w:t>
            </w:r>
          </w:p>
        </w:tc>
        <w:tc>
          <w:tcPr>
            <w:tcW w:w="2151" w:type="pct"/>
            <w:tcBorders>
              <w:top w:val="single" w:sz="4" w:space="0" w:color="auto"/>
              <w:left w:val="single" w:sz="4" w:space="0" w:color="auto"/>
              <w:bottom w:val="single" w:sz="4" w:space="0" w:color="auto"/>
              <w:right w:val="single" w:sz="4" w:space="0" w:color="auto"/>
            </w:tcBorders>
          </w:tcPr>
          <w:p w14:paraId="783136AC" w14:textId="77777777" w:rsidR="00CF47EA" w:rsidRPr="009010E7" w:rsidRDefault="00902BFD" w:rsidP="00902BFD">
            <w:pPr>
              <w:keepNext/>
              <w:keepLines/>
              <w:spacing w:before="120" w:line="240" w:lineRule="auto"/>
              <w:outlineLvl w:val="0"/>
              <w:rPr>
                <w:rFonts w:ascii="Arial Narrow" w:hAnsi="Arial Narrow" w:cstheme="minorHAnsi"/>
                <w:sz w:val="20"/>
                <w:szCs w:val="20"/>
              </w:rPr>
            </w:pPr>
            <w:r w:rsidRPr="009010E7">
              <w:rPr>
                <w:rFonts w:ascii="Arial Narrow" w:hAnsi="Arial Narrow" w:cstheme="minorHAnsi"/>
                <w:sz w:val="20"/>
                <w:szCs w:val="20"/>
              </w:rPr>
              <w:t>Patients with Haemophilia B</w:t>
            </w:r>
            <w:r w:rsidR="00CF47EA" w:rsidRPr="009010E7">
              <w:rPr>
                <w:rFonts w:ascii="Arial Narrow" w:hAnsi="Arial Narrow" w:cstheme="minorHAnsi"/>
                <w:sz w:val="20"/>
                <w:szCs w:val="20"/>
              </w:rPr>
              <w:t xml:space="preserve"> </w:t>
            </w:r>
          </w:p>
          <w:p w14:paraId="130B5E05" w14:textId="7897B64E" w:rsidR="00902BFD" w:rsidRPr="009010E7" w:rsidRDefault="00902BFD" w:rsidP="00902BFD">
            <w:pPr>
              <w:keepNext/>
              <w:keepLines/>
              <w:spacing w:before="120" w:line="240" w:lineRule="auto"/>
              <w:outlineLvl w:val="0"/>
              <w:rPr>
                <w:rFonts w:ascii="Arial Narrow" w:hAnsi="Arial Narrow" w:cstheme="minorHAnsi"/>
                <w:sz w:val="20"/>
                <w:szCs w:val="20"/>
              </w:rPr>
            </w:pPr>
            <w:r w:rsidRPr="009010E7">
              <w:rPr>
                <w:rFonts w:ascii="Arial Narrow" w:hAnsi="Arial Narrow" w:cstheme="minorHAnsi"/>
                <w:sz w:val="20"/>
                <w:szCs w:val="20"/>
              </w:rPr>
              <w:t xml:space="preserve">Subgroups: </w:t>
            </w:r>
            <w:r w:rsidR="00CF47EA" w:rsidRPr="009010E7">
              <w:rPr>
                <w:rFonts w:ascii="Arial Narrow" w:hAnsi="Arial Narrow" w:cstheme="minorHAnsi"/>
                <w:sz w:val="20"/>
                <w:szCs w:val="20"/>
              </w:rPr>
              <w:t xml:space="preserve">by severity (mild, moderate and severe); </w:t>
            </w:r>
            <w:r w:rsidRPr="009010E7">
              <w:rPr>
                <w:rFonts w:ascii="Arial Narrow" w:hAnsi="Arial Narrow" w:cstheme="minorHAnsi"/>
                <w:sz w:val="20"/>
                <w:szCs w:val="20"/>
              </w:rPr>
              <w:t xml:space="preserve">by age (0-6; 6-12; &gt;12 years); </w:t>
            </w:r>
            <w:r w:rsidR="00831DCE">
              <w:rPr>
                <w:rFonts w:ascii="Arial Narrow" w:hAnsi="Arial Narrow" w:cstheme="minorHAnsi"/>
                <w:sz w:val="20"/>
                <w:szCs w:val="20"/>
              </w:rPr>
              <w:t xml:space="preserve">by </w:t>
            </w:r>
            <w:r w:rsidRPr="009010E7">
              <w:rPr>
                <w:rFonts w:ascii="Arial Narrow" w:hAnsi="Arial Narrow" w:cstheme="minorHAnsi"/>
                <w:sz w:val="20"/>
                <w:szCs w:val="20"/>
              </w:rPr>
              <w:t>previous treatment regimen</w:t>
            </w:r>
            <w:r w:rsidR="00EE5A42">
              <w:rPr>
                <w:rFonts w:ascii="Arial Narrow" w:hAnsi="Arial Narrow" w:cstheme="minorHAnsi"/>
                <w:sz w:val="20"/>
                <w:szCs w:val="20"/>
              </w:rPr>
              <w:t xml:space="preserve">; with and without </w:t>
            </w:r>
            <w:r w:rsidR="00CB0EB1">
              <w:rPr>
                <w:rFonts w:ascii="Arial Narrow" w:hAnsi="Arial Narrow" w:cstheme="minorHAnsi"/>
                <w:sz w:val="20"/>
                <w:szCs w:val="20"/>
              </w:rPr>
              <w:t xml:space="preserve">history of </w:t>
            </w:r>
            <w:r w:rsidR="00EE5A42">
              <w:rPr>
                <w:rFonts w:ascii="Arial Narrow" w:hAnsi="Arial Narrow" w:cstheme="minorHAnsi"/>
                <w:sz w:val="20"/>
                <w:szCs w:val="20"/>
              </w:rPr>
              <w:t>inhibitors</w:t>
            </w:r>
          </w:p>
        </w:tc>
      </w:tr>
      <w:tr w:rsidR="00AB2D12" w:rsidRPr="009010E7" w14:paraId="47BCF6CE" w14:textId="77777777" w:rsidTr="00322EFB">
        <w:tc>
          <w:tcPr>
            <w:tcW w:w="692" w:type="pct"/>
            <w:tcBorders>
              <w:right w:val="single" w:sz="4" w:space="0" w:color="auto"/>
            </w:tcBorders>
          </w:tcPr>
          <w:p w14:paraId="6BF77A88" w14:textId="53597412" w:rsidR="00AB2D12" w:rsidRPr="00825C0A" w:rsidRDefault="00AB2D12" w:rsidP="00AB2D12">
            <w:pPr>
              <w:spacing w:before="20" w:after="20" w:line="240" w:lineRule="auto"/>
              <w:rPr>
                <w:rFonts w:ascii="Arial Narrow" w:hAnsi="Arial Narrow" w:cs="Arial"/>
                <w:b/>
                <w:sz w:val="20"/>
                <w:szCs w:val="20"/>
              </w:rPr>
            </w:pPr>
            <w:r w:rsidRPr="00825C0A">
              <w:rPr>
                <w:rFonts w:ascii="Arial Narrow" w:hAnsi="Arial Narrow" w:cs="Arial"/>
                <w:b/>
                <w:sz w:val="20"/>
                <w:szCs w:val="20"/>
              </w:rPr>
              <w:t>Intervention</w:t>
            </w:r>
            <w:r w:rsidR="00CD5CB1" w:rsidRPr="00825C0A">
              <w:rPr>
                <w:rFonts w:ascii="Arial Narrow" w:hAnsi="Arial Narrow" w:cs="Arial"/>
                <w:b/>
                <w:sz w:val="20"/>
                <w:szCs w:val="20"/>
              </w:rPr>
              <w:t>s</w:t>
            </w:r>
          </w:p>
        </w:tc>
        <w:tc>
          <w:tcPr>
            <w:tcW w:w="2157" w:type="pct"/>
            <w:tcBorders>
              <w:top w:val="single" w:sz="4" w:space="0" w:color="auto"/>
              <w:left w:val="single" w:sz="4" w:space="0" w:color="auto"/>
              <w:bottom w:val="single" w:sz="4" w:space="0" w:color="auto"/>
              <w:right w:val="single" w:sz="4" w:space="0" w:color="auto"/>
            </w:tcBorders>
          </w:tcPr>
          <w:p w14:paraId="1024A4C7" w14:textId="77777777" w:rsidR="00AB2D12" w:rsidRPr="009010E7" w:rsidRDefault="00AB2D12" w:rsidP="00AB2D12">
            <w:pPr>
              <w:spacing w:before="120" w:line="240" w:lineRule="auto"/>
              <w:rPr>
                <w:rFonts w:ascii="Arial Narrow" w:hAnsi="Arial Narrow"/>
                <w:sz w:val="20"/>
                <w:szCs w:val="20"/>
              </w:rPr>
            </w:pPr>
            <w:r w:rsidRPr="009010E7">
              <w:rPr>
                <w:rFonts w:ascii="Arial Narrow" w:hAnsi="Arial Narrow"/>
                <w:sz w:val="20"/>
                <w:szCs w:val="20"/>
              </w:rPr>
              <w:t xml:space="preserve">EHL factor VIII products </w:t>
            </w:r>
          </w:p>
          <w:p w14:paraId="68D21306" w14:textId="37F1FD22" w:rsidR="00AB2D12" w:rsidRPr="009010E7" w:rsidRDefault="00AB2D12" w:rsidP="00AB2D12">
            <w:pPr>
              <w:pStyle w:val="ListParagraph"/>
              <w:numPr>
                <w:ilvl w:val="0"/>
                <w:numId w:val="11"/>
              </w:numPr>
              <w:autoSpaceDE w:val="0"/>
              <w:autoSpaceDN w:val="0"/>
              <w:adjustRightInd w:val="0"/>
              <w:spacing w:before="120" w:after="120" w:line="240" w:lineRule="auto"/>
              <w:contextualSpacing w:val="0"/>
              <w:rPr>
                <w:rFonts w:ascii="Arial Narrow" w:hAnsi="Arial Narrow"/>
                <w:sz w:val="20"/>
                <w:szCs w:val="20"/>
              </w:rPr>
            </w:pPr>
            <w:r w:rsidRPr="009010E7">
              <w:rPr>
                <w:rFonts w:ascii="Arial Narrow" w:hAnsi="Arial Narrow"/>
                <w:sz w:val="20"/>
                <w:szCs w:val="20"/>
              </w:rPr>
              <w:t>On-demand</w:t>
            </w:r>
            <w:r w:rsidR="0085116F">
              <w:rPr>
                <w:rFonts w:ascii="Arial Narrow" w:hAnsi="Arial Narrow"/>
                <w:sz w:val="20"/>
                <w:szCs w:val="20"/>
              </w:rPr>
              <w:t xml:space="preserve"> </w:t>
            </w:r>
          </w:p>
          <w:p w14:paraId="0294FAC9" w14:textId="77777777" w:rsidR="00AB7B98" w:rsidRDefault="00AB2D12" w:rsidP="009010E7">
            <w:pPr>
              <w:pStyle w:val="ListParagraph"/>
              <w:numPr>
                <w:ilvl w:val="0"/>
                <w:numId w:val="11"/>
              </w:numPr>
              <w:autoSpaceDE w:val="0"/>
              <w:autoSpaceDN w:val="0"/>
              <w:adjustRightInd w:val="0"/>
              <w:spacing w:before="120" w:after="120" w:line="240" w:lineRule="auto"/>
              <w:contextualSpacing w:val="0"/>
              <w:rPr>
                <w:rFonts w:ascii="Arial Narrow" w:hAnsi="Arial Narrow"/>
                <w:sz w:val="20"/>
                <w:szCs w:val="20"/>
              </w:rPr>
            </w:pPr>
            <w:r w:rsidRPr="009010E7">
              <w:rPr>
                <w:rFonts w:ascii="Arial Narrow" w:hAnsi="Arial Narrow"/>
                <w:sz w:val="20"/>
                <w:szCs w:val="20"/>
              </w:rPr>
              <w:t>Prophylaxis</w:t>
            </w:r>
            <w:r w:rsidR="009010E7" w:rsidRPr="009010E7">
              <w:rPr>
                <w:rFonts w:ascii="Arial Narrow" w:hAnsi="Arial Narrow"/>
                <w:sz w:val="20"/>
                <w:szCs w:val="20"/>
              </w:rPr>
              <w:t xml:space="preserve"> </w:t>
            </w:r>
          </w:p>
          <w:p w14:paraId="5E30B7E0" w14:textId="5EAF1A3D" w:rsidR="001064F8" w:rsidRPr="00322EFB" w:rsidRDefault="00AB7B98" w:rsidP="00E53BDD">
            <w:pPr>
              <w:pStyle w:val="ListParagraph"/>
              <w:numPr>
                <w:ilvl w:val="0"/>
                <w:numId w:val="11"/>
              </w:numPr>
              <w:autoSpaceDE w:val="0"/>
              <w:autoSpaceDN w:val="0"/>
              <w:adjustRightInd w:val="0"/>
              <w:spacing w:before="120" w:after="120" w:line="240" w:lineRule="auto"/>
              <w:contextualSpacing w:val="0"/>
              <w:rPr>
                <w:rFonts w:ascii="Arial Narrow" w:hAnsi="Arial Narrow"/>
                <w:sz w:val="20"/>
                <w:szCs w:val="20"/>
              </w:rPr>
            </w:pPr>
            <w:r>
              <w:rPr>
                <w:rFonts w:ascii="Arial Narrow" w:hAnsi="Arial Narrow"/>
                <w:sz w:val="20"/>
                <w:szCs w:val="20"/>
              </w:rPr>
              <w:t>Surgical prophylaxis</w:t>
            </w:r>
          </w:p>
        </w:tc>
        <w:tc>
          <w:tcPr>
            <w:tcW w:w="2151" w:type="pct"/>
            <w:tcBorders>
              <w:top w:val="single" w:sz="4" w:space="0" w:color="auto"/>
              <w:left w:val="single" w:sz="4" w:space="0" w:color="auto"/>
              <w:bottom w:val="single" w:sz="4" w:space="0" w:color="auto"/>
              <w:right w:val="single" w:sz="4" w:space="0" w:color="auto"/>
            </w:tcBorders>
          </w:tcPr>
          <w:p w14:paraId="0E0AFF65" w14:textId="77777777" w:rsidR="00AB2D12" w:rsidRPr="009010E7" w:rsidRDefault="00AB2D12" w:rsidP="00AB2D12">
            <w:pPr>
              <w:spacing w:before="120" w:line="240" w:lineRule="auto"/>
              <w:rPr>
                <w:rFonts w:ascii="Arial Narrow" w:hAnsi="Arial Narrow"/>
                <w:sz w:val="20"/>
                <w:szCs w:val="20"/>
              </w:rPr>
            </w:pPr>
            <w:r w:rsidRPr="009010E7">
              <w:rPr>
                <w:rFonts w:ascii="Arial Narrow" w:hAnsi="Arial Narrow"/>
                <w:sz w:val="20"/>
                <w:szCs w:val="20"/>
              </w:rPr>
              <w:t xml:space="preserve">EHL factor IX products </w:t>
            </w:r>
          </w:p>
          <w:p w14:paraId="56F47233" w14:textId="77777777" w:rsidR="00AB2D12" w:rsidRPr="009010E7" w:rsidRDefault="00AB2D12" w:rsidP="00AB2D12">
            <w:pPr>
              <w:pStyle w:val="ListParagraph"/>
              <w:numPr>
                <w:ilvl w:val="0"/>
                <w:numId w:val="12"/>
              </w:numPr>
              <w:autoSpaceDE w:val="0"/>
              <w:autoSpaceDN w:val="0"/>
              <w:adjustRightInd w:val="0"/>
              <w:spacing w:before="120" w:after="120" w:line="240" w:lineRule="auto"/>
              <w:contextualSpacing w:val="0"/>
              <w:rPr>
                <w:rFonts w:ascii="Arial Narrow" w:hAnsi="Arial Narrow"/>
                <w:sz w:val="20"/>
                <w:szCs w:val="20"/>
              </w:rPr>
            </w:pPr>
            <w:r w:rsidRPr="009010E7">
              <w:rPr>
                <w:rFonts w:ascii="Arial Narrow" w:hAnsi="Arial Narrow"/>
                <w:sz w:val="20"/>
                <w:szCs w:val="20"/>
              </w:rPr>
              <w:t>On-demand</w:t>
            </w:r>
          </w:p>
          <w:p w14:paraId="24E237AA" w14:textId="3E0A83B0" w:rsidR="00AB2D12" w:rsidRDefault="00AB2D12" w:rsidP="00AB2D12">
            <w:pPr>
              <w:pStyle w:val="ListParagraph"/>
              <w:numPr>
                <w:ilvl w:val="0"/>
                <w:numId w:val="12"/>
              </w:numPr>
              <w:autoSpaceDE w:val="0"/>
              <w:autoSpaceDN w:val="0"/>
              <w:adjustRightInd w:val="0"/>
              <w:spacing w:before="120" w:after="120" w:line="240" w:lineRule="auto"/>
              <w:contextualSpacing w:val="0"/>
              <w:rPr>
                <w:rFonts w:ascii="Arial Narrow" w:hAnsi="Arial Narrow"/>
                <w:sz w:val="20"/>
                <w:szCs w:val="20"/>
              </w:rPr>
            </w:pPr>
            <w:r w:rsidRPr="009010E7">
              <w:rPr>
                <w:rFonts w:ascii="Arial Narrow" w:hAnsi="Arial Narrow"/>
                <w:sz w:val="20"/>
                <w:szCs w:val="20"/>
              </w:rPr>
              <w:t>Prophylaxis</w:t>
            </w:r>
            <w:r w:rsidR="00AB7B98">
              <w:rPr>
                <w:rFonts w:ascii="Arial Narrow" w:hAnsi="Arial Narrow"/>
                <w:sz w:val="20"/>
                <w:szCs w:val="20"/>
              </w:rPr>
              <w:t xml:space="preserve"> </w:t>
            </w:r>
          </w:p>
          <w:p w14:paraId="7ACDE451" w14:textId="3D22F6DE" w:rsidR="001064F8" w:rsidRPr="00322EFB" w:rsidRDefault="00AB7B98">
            <w:pPr>
              <w:pStyle w:val="ListParagraph"/>
              <w:numPr>
                <w:ilvl w:val="0"/>
                <w:numId w:val="12"/>
              </w:numPr>
              <w:autoSpaceDE w:val="0"/>
              <w:autoSpaceDN w:val="0"/>
              <w:adjustRightInd w:val="0"/>
              <w:spacing w:before="120" w:after="120" w:line="240" w:lineRule="auto"/>
              <w:contextualSpacing w:val="0"/>
              <w:rPr>
                <w:rFonts w:ascii="Arial Narrow" w:hAnsi="Arial Narrow"/>
                <w:sz w:val="20"/>
                <w:szCs w:val="20"/>
              </w:rPr>
            </w:pPr>
            <w:r>
              <w:rPr>
                <w:rFonts w:ascii="Arial Narrow" w:hAnsi="Arial Narrow"/>
                <w:sz w:val="20"/>
                <w:szCs w:val="20"/>
              </w:rPr>
              <w:t>Surgical prophylaxis</w:t>
            </w:r>
          </w:p>
        </w:tc>
      </w:tr>
      <w:tr w:rsidR="0058710E" w:rsidRPr="009010E7" w14:paraId="06CD78E8" w14:textId="77777777" w:rsidTr="00322EFB">
        <w:trPr>
          <w:trHeight w:val="1453"/>
        </w:trPr>
        <w:tc>
          <w:tcPr>
            <w:tcW w:w="692" w:type="pct"/>
            <w:tcBorders>
              <w:bottom w:val="single" w:sz="4" w:space="0" w:color="auto"/>
              <w:right w:val="single" w:sz="4" w:space="0" w:color="auto"/>
            </w:tcBorders>
          </w:tcPr>
          <w:p w14:paraId="37550E95" w14:textId="021A257C" w:rsidR="0058710E" w:rsidRPr="00825C0A" w:rsidRDefault="0058710E" w:rsidP="00CD5CB1">
            <w:pPr>
              <w:spacing w:before="20" w:after="20" w:line="240" w:lineRule="auto"/>
              <w:rPr>
                <w:rFonts w:ascii="Arial Narrow" w:hAnsi="Arial Narrow" w:cs="Arial"/>
                <w:b/>
                <w:sz w:val="20"/>
                <w:szCs w:val="20"/>
              </w:rPr>
            </w:pPr>
            <w:r w:rsidRPr="00825C0A">
              <w:rPr>
                <w:rFonts w:ascii="Arial Narrow" w:hAnsi="Arial Narrow" w:cs="Arial"/>
                <w:b/>
                <w:sz w:val="20"/>
                <w:szCs w:val="20"/>
              </w:rPr>
              <w:t>Comparators</w:t>
            </w:r>
          </w:p>
        </w:tc>
        <w:tc>
          <w:tcPr>
            <w:tcW w:w="2157" w:type="pct"/>
            <w:tcBorders>
              <w:top w:val="single" w:sz="4" w:space="0" w:color="auto"/>
              <w:left w:val="single" w:sz="4" w:space="0" w:color="auto"/>
              <w:bottom w:val="single" w:sz="4" w:space="0" w:color="auto"/>
              <w:right w:val="single" w:sz="4" w:space="0" w:color="auto"/>
            </w:tcBorders>
          </w:tcPr>
          <w:p w14:paraId="551D4A7C" w14:textId="77777777" w:rsidR="0058710E" w:rsidRPr="009010E7" w:rsidRDefault="0058710E" w:rsidP="00AB2D12">
            <w:pPr>
              <w:spacing w:before="120" w:line="240" w:lineRule="auto"/>
              <w:rPr>
                <w:rFonts w:ascii="Arial Narrow" w:hAnsi="Arial Narrow"/>
                <w:sz w:val="20"/>
                <w:szCs w:val="20"/>
              </w:rPr>
            </w:pPr>
            <w:r w:rsidRPr="009010E7">
              <w:rPr>
                <w:rFonts w:ascii="Arial Narrow" w:hAnsi="Arial Narrow"/>
                <w:sz w:val="20"/>
                <w:szCs w:val="20"/>
              </w:rPr>
              <w:t xml:space="preserve">SHL factor VIII products </w:t>
            </w:r>
          </w:p>
          <w:p w14:paraId="5FBF6783" w14:textId="77777777" w:rsidR="0058710E" w:rsidRPr="009010E7" w:rsidRDefault="0058710E" w:rsidP="00AB2D12">
            <w:pPr>
              <w:pStyle w:val="ListParagraph"/>
              <w:numPr>
                <w:ilvl w:val="0"/>
                <w:numId w:val="13"/>
              </w:numPr>
              <w:autoSpaceDE w:val="0"/>
              <w:autoSpaceDN w:val="0"/>
              <w:adjustRightInd w:val="0"/>
              <w:spacing w:before="120" w:after="120" w:line="240" w:lineRule="auto"/>
              <w:contextualSpacing w:val="0"/>
              <w:rPr>
                <w:rFonts w:ascii="Arial Narrow" w:hAnsi="Arial Narrow"/>
                <w:sz w:val="20"/>
                <w:szCs w:val="20"/>
              </w:rPr>
            </w:pPr>
            <w:r w:rsidRPr="009010E7">
              <w:rPr>
                <w:rFonts w:ascii="Arial Narrow" w:hAnsi="Arial Narrow"/>
                <w:sz w:val="20"/>
                <w:szCs w:val="20"/>
              </w:rPr>
              <w:t>On-demand</w:t>
            </w:r>
          </w:p>
          <w:p w14:paraId="29876619" w14:textId="50BADF64" w:rsidR="0058710E" w:rsidRDefault="0058710E" w:rsidP="00CB0EB1">
            <w:pPr>
              <w:pStyle w:val="ListParagraph"/>
              <w:numPr>
                <w:ilvl w:val="0"/>
                <w:numId w:val="13"/>
              </w:numPr>
              <w:autoSpaceDE w:val="0"/>
              <w:autoSpaceDN w:val="0"/>
              <w:adjustRightInd w:val="0"/>
              <w:spacing w:before="120" w:after="120" w:line="240" w:lineRule="auto"/>
              <w:contextualSpacing w:val="0"/>
              <w:rPr>
                <w:rFonts w:ascii="Arial Narrow" w:hAnsi="Arial Narrow"/>
                <w:sz w:val="20"/>
                <w:szCs w:val="20"/>
              </w:rPr>
            </w:pPr>
            <w:r w:rsidRPr="009010E7">
              <w:rPr>
                <w:rFonts w:ascii="Arial Narrow" w:hAnsi="Arial Narrow"/>
                <w:sz w:val="20"/>
                <w:szCs w:val="20"/>
              </w:rPr>
              <w:t xml:space="preserve">Prophylaxis </w:t>
            </w:r>
          </w:p>
          <w:p w14:paraId="4CF2FF14" w14:textId="2A23FE97" w:rsidR="001064F8" w:rsidRPr="00322EFB" w:rsidRDefault="00AB7B98">
            <w:pPr>
              <w:pStyle w:val="ListParagraph"/>
              <w:numPr>
                <w:ilvl w:val="0"/>
                <w:numId w:val="13"/>
              </w:numPr>
              <w:autoSpaceDE w:val="0"/>
              <w:autoSpaceDN w:val="0"/>
              <w:adjustRightInd w:val="0"/>
              <w:spacing w:before="120" w:after="120" w:line="240" w:lineRule="auto"/>
              <w:contextualSpacing w:val="0"/>
              <w:rPr>
                <w:rFonts w:ascii="Arial Narrow" w:hAnsi="Arial Narrow"/>
                <w:sz w:val="20"/>
                <w:szCs w:val="20"/>
              </w:rPr>
            </w:pPr>
            <w:r>
              <w:rPr>
                <w:rFonts w:ascii="Arial Narrow" w:hAnsi="Arial Narrow"/>
                <w:sz w:val="20"/>
                <w:szCs w:val="20"/>
              </w:rPr>
              <w:t>Surgical prophylaxis</w:t>
            </w:r>
          </w:p>
        </w:tc>
        <w:tc>
          <w:tcPr>
            <w:tcW w:w="2151" w:type="pct"/>
            <w:tcBorders>
              <w:top w:val="single" w:sz="4" w:space="0" w:color="auto"/>
              <w:left w:val="single" w:sz="4" w:space="0" w:color="auto"/>
              <w:bottom w:val="single" w:sz="4" w:space="0" w:color="auto"/>
              <w:right w:val="single" w:sz="4" w:space="0" w:color="auto"/>
            </w:tcBorders>
          </w:tcPr>
          <w:p w14:paraId="21309116" w14:textId="77777777" w:rsidR="0058710E" w:rsidRPr="009010E7" w:rsidRDefault="0058710E" w:rsidP="00AB2D12">
            <w:pPr>
              <w:spacing w:before="120" w:line="240" w:lineRule="auto"/>
              <w:rPr>
                <w:rFonts w:ascii="Arial Narrow" w:hAnsi="Arial Narrow"/>
                <w:sz w:val="20"/>
                <w:szCs w:val="20"/>
              </w:rPr>
            </w:pPr>
            <w:r w:rsidRPr="009010E7">
              <w:rPr>
                <w:rFonts w:ascii="Arial Narrow" w:hAnsi="Arial Narrow"/>
                <w:sz w:val="20"/>
                <w:szCs w:val="20"/>
              </w:rPr>
              <w:t xml:space="preserve">SHL factor IX products </w:t>
            </w:r>
          </w:p>
          <w:p w14:paraId="5F3AC545" w14:textId="77777777" w:rsidR="0058710E" w:rsidRPr="009010E7" w:rsidRDefault="0058710E" w:rsidP="00AB2D12">
            <w:pPr>
              <w:pStyle w:val="ListParagraph"/>
              <w:numPr>
                <w:ilvl w:val="0"/>
                <w:numId w:val="14"/>
              </w:numPr>
              <w:autoSpaceDE w:val="0"/>
              <w:autoSpaceDN w:val="0"/>
              <w:adjustRightInd w:val="0"/>
              <w:spacing w:before="120" w:after="120" w:line="240" w:lineRule="auto"/>
              <w:contextualSpacing w:val="0"/>
              <w:rPr>
                <w:rFonts w:ascii="Arial Narrow" w:hAnsi="Arial Narrow"/>
                <w:sz w:val="20"/>
                <w:szCs w:val="20"/>
              </w:rPr>
            </w:pPr>
            <w:r w:rsidRPr="009010E7">
              <w:rPr>
                <w:rFonts w:ascii="Arial Narrow" w:hAnsi="Arial Narrow"/>
                <w:sz w:val="20"/>
                <w:szCs w:val="20"/>
              </w:rPr>
              <w:t>On-demand</w:t>
            </w:r>
          </w:p>
          <w:p w14:paraId="0DB74346" w14:textId="7047227E" w:rsidR="0058710E" w:rsidRDefault="00AB7B98" w:rsidP="0058710E">
            <w:pPr>
              <w:pStyle w:val="ListParagraph"/>
              <w:numPr>
                <w:ilvl w:val="0"/>
                <w:numId w:val="14"/>
              </w:numPr>
              <w:autoSpaceDE w:val="0"/>
              <w:autoSpaceDN w:val="0"/>
              <w:adjustRightInd w:val="0"/>
              <w:spacing w:before="120" w:after="120" w:line="240" w:lineRule="auto"/>
              <w:contextualSpacing w:val="0"/>
              <w:rPr>
                <w:rFonts w:ascii="Arial Narrow" w:hAnsi="Arial Narrow"/>
                <w:sz w:val="20"/>
                <w:szCs w:val="20"/>
              </w:rPr>
            </w:pPr>
            <w:r>
              <w:rPr>
                <w:rFonts w:ascii="Arial Narrow" w:hAnsi="Arial Narrow"/>
                <w:sz w:val="20"/>
                <w:szCs w:val="20"/>
              </w:rPr>
              <w:t>Prophylaxis</w:t>
            </w:r>
          </w:p>
          <w:p w14:paraId="6CAEBE75" w14:textId="60FE82BD" w:rsidR="001064F8" w:rsidRPr="00322EFB" w:rsidRDefault="00AB7B98">
            <w:pPr>
              <w:pStyle w:val="ListParagraph"/>
              <w:numPr>
                <w:ilvl w:val="0"/>
                <w:numId w:val="14"/>
              </w:numPr>
              <w:autoSpaceDE w:val="0"/>
              <w:autoSpaceDN w:val="0"/>
              <w:adjustRightInd w:val="0"/>
              <w:spacing w:before="120" w:after="120" w:line="240" w:lineRule="auto"/>
              <w:contextualSpacing w:val="0"/>
              <w:rPr>
                <w:rFonts w:ascii="Arial Narrow" w:hAnsi="Arial Narrow"/>
                <w:sz w:val="20"/>
                <w:szCs w:val="20"/>
              </w:rPr>
            </w:pPr>
            <w:r>
              <w:rPr>
                <w:rFonts w:ascii="Arial Narrow" w:hAnsi="Arial Narrow"/>
                <w:sz w:val="20"/>
                <w:szCs w:val="20"/>
              </w:rPr>
              <w:t>Surgical prophylaxis</w:t>
            </w:r>
          </w:p>
        </w:tc>
      </w:tr>
    </w:tbl>
    <w:p w14:paraId="13A40D10" w14:textId="36CB297D" w:rsidR="00195FE7" w:rsidRDefault="00284DC3">
      <w:r w:rsidRPr="00F9555D">
        <w:rPr>
          <w:rFonts w:ascii="Arial Narrow" w:hAnsi="Arial Narrow" w:cstheme="minorHAnsi"/>
          <w:sz w:val="18"/>
          <w:szCs w:val="18"/>
        </w:rPr>
        <w:t>EHL = extended half</w:t>
      </w:r>
      <w:r>
        <w:rPr>
          <w:rFonts w:ascii="Arial Narrow" w:hAnsi="Arial Narrow" w:cstheme="minorHAnsi"/>
          <w:sz w:val="18"/>
          <w:szCs w:val="18"/>
        </w:rPr>
        <w:t>-</w:t>
      </w:r>
      <w:r w:rsidRPr="00F9555D">
        <w:rPr>
          <w:rFonts w:ascii="Arial Narrow" w:hAnsi="Arial Narrow" w:cstheme="minorHAnsi"/>
          <w:sz w:val="18"/>
          <w:szCs w:val="18"/>
        </w:rPr>
        <w:t>life; SHL = standard half</w:t>
      </w:r>
      <w:r>
        <w:rPr>
          <w:rFonts w:ascii="Arial Narrow" w:hAnsi="Arial Narrow" w:cstheme="minorHAnsi"/>
          <w:sz w:val="18"/>
          <w:szCs w:val="18"/>
        </w:rPr>
        <w:t>-</w:t>
      </w:r>
      <w:r w:rsidRPr="00F9555D">
        <w:rPr>
          <w:rFonts w:ascii="Arial Narrow" w:hAnsi="Arial Narrow" w:cstheme="minorHAnsi"/>
          <w:sz w:val="18"/>
          <w:szCs w:val="18"/>
        </w:rPr>
        <w:t>life</w:t>
      </w:r>
    </w:p>
    <w:p w14:paraId="1795DBCF" w14:textId="77777777" w:rsidR="00985B66" w:rsidRDefault="00985B66" w:rsidP="00985B66">
      <w:pPr>
        <w:pStyle w:val="Caption"/>
      </w:pPr>
      <w:r>
        <w:t xml:space="preserve">Table </w:t>
      </w:r>
      <w:r>
        <w:fldChar w:fldCharType="begin"/>
      </w:r>
      <w:r>
        <w:instrText xml:space="preserve"> SEQ Table \* ARABIC </w:instrText>
      </w:r>
      <w:r>
        <w:fldChar w:fldCharType="separate"/>
      </w:r>
      <w:r w:rsidR="00205D92">
        <w:rPr>
          <w:noProof/>
        </w:rPr>
        <w:t>2</w:t>
      </w:r>
      <w:r>
        <w:fldChar w:fldCharType="end"/>
      </w:r>
      <w:r>
        <w:tab/>
        <w:t>Outcome component for Haemophilia A and B</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Caption w:val="Outcome component of PICO"/>
        <w:tblDescription w:val="Outcomes relevant to assess EHL products vs SHL products"/>
      </w:tblPr>
      <w:tblGrid>
        <w:gridCol w:w="1379"/>
        <w:gridCol w:w="7863"/>
      </w:tblGrid>
      <w:tr w:rsidR="00195FE7" w:rsidRPr="00084393" w14:paraId="564A9336" w14:textId="77777777" w:rsidTr="00195FE7">
        <w:tc>
          <w:tcPr>
            <w:tcW w:w="746" w:type="pct"/>
            <w:tcBorders>
              <w:right w:val="single" w:sz="4" w:space="0" w:color="auto"/>
            </w:tcBorders>
          </w:tcPr>
          <w:p w14:paraId="6B1E4221" w14:textId="77777777" w:rsidR="00195FE7" w:rsidRPr="00825C0A" w:rsidRDefault="00195FE7" w:rsidP="00AB2D12">
            <w:pPr>
              <w:spacing w:before="20" w:after="20" w:line="240" w:lineRule="auto"/>
              <w:rPr>
                <w:rFonts w:ascii="Arial Narrow" w:hAnsi="Arial Narrow" w:cs="Arial"/>
                <w:b/>
                <w:sz w:val="20"/>
                <w:szCs w:val="20"/>
              </w:rPr>
            </w:pPr>
            <w:r w:rsidRPr="00825C0A">
              <w:rPr>
                <w:rFonts w:ascii="Arial Narrow" w:hAnsi="Arial Narrow" w:cs="Arial"/>
                <w:b/>
                <w:sz w:val="20"/>
                <w:szCs w:val="20"/>
              </w:rPr>
              <w:t>Outcomes</w:t>
            </w:r>
          </w:p>
        </w:tc>
        <w:tc>
          <w:tcPr>
            <w:tcW w:w="4254" w:type="pct"/>
            <w:tcBorders>
              <w:top w:val="single" w:sz="4" w:space="0" w:color="auto"/>
              <w:left w:val="single" w:sz="4" w:space="0" w:color="auto"/>
              <w:bottom w:val="single" w:sz="4" w:space="0" w:color="auto"/>
              <w:right w:val="single" w:sz="4" w:space="0" w:color="auto"/>
            </w:tcBorders>
          </w:tcPr>
          <w:p w14:paraId="463DF0CC" w14:textId="76230CE4" w:rsidR="00195FE7" w:rsidRPr="009010E7" w:rsidRDefault="00195FE7" w:rsidP="00195FE7">
            <w:pPr>
              <w:spacing w:beforeLines="40" w:before="96" w:after="40" w:line="240" w:lineRule="auto"/>
              <w:rPr>
                <w:rFonts w:ascii="Arial Narrow" w:hAnsi="Arial Narrow"/>
                <w:sz w:val="20"/>
                <w:szCs w:val="20"/>
              </w:rPr>
            </w:pPr>
            <w:r w:rsidRPr="009010E7">
              <w:rPr>
                <w:rFonts w:ascii="Arial Narrow" w:hAnsi="Arial Narrow" w:cstheme="minorHAnsi"/>
                <w:b/>
                <w:sz w:val="20"/>
                <w:szCs w:val="20"/>
              </w:rPr>
              <w:t>Safety</w:t>
            </w:r>
            <w:r w:rsidR="00201568">
              <w:rPr>
                <w:rFonts w:ascii="Arial Narrow" w:hAnsi="Arial Narrow" w:cstheme="minorHAnsi"/>
                <w:b/>
                <w:sz w:val="20"/>
                <w:szCs w:val="20"/>
              </w:rPr>
              <w:t xml:space="preserve"> (incidence and severity)</w:t>
            </w:r>
            <w:r w:rsidRPr="009010E7">
              <w:rPr>
                <w:rFonts w:ascii="Arial Narrow" w:hAnsi="Arial Narrow" w:cstheme="minorHAnsi"/>
                <w:b/>
                <w:sz w:val="20"/>
                <w:szCs w:val="20"/>
              </w:rPr>
              <w:t>:</w:t>
            </w:r>
            <w:r w:rsidR="00545D2A" w:rsidRPr="009010E7">
              <w:rPr>
                <w:rFonts w:ascii="Arial Narrow" w:hAnsi="Arial Narrow" w:cstheme="minorHAnsi"/>
                <w:b/>
                <w:sz w:val="20"/>
                <w:szCs w:val="20"/>
              </w:rPr>
              <w:t xml:space="preserve"> </w:t>
            </w:r>
            <w:r w:rsidRPr="009010E7">
              <w:rPr>
                <w:rFonts w:ascii="Arial Narrow" w:hAnsi="Arial Narrow"/>
                <w:sz w:val="20"/>
                <w:szCs w:val="20"/>
              </w:rPr>
              <w:t>incidence of inhibitor (n</w:t>
            </w:r>
            <w:r w:rsidR="00545D2A" w:rsidRPr="009010E7">
              <w:rPr>
                <w:rFonts w:ascii="Arial Narrow" w:hAnsi="Arial Narrow"/>
                <w:sz w:val="20"/>
                <w:szCs w:val="20"/>
              </w:rPr>
              <w:t xml:space="preserve">eutralising antibody) formation, </w:t>
            </w:r>
            <w:r w:rsidRPr="009010E7">
              <w:rPr>
                <w:rFonts w:ascii="Arial Narrow" w:hAnsi="Arial Narrow"/>
                <w:sz w:val="20"/>
                <w:szCs w:val="20"/>
              </w:rPr>
              <w:t xml:space="preserve">serious adverse events </w:t>
            </w:r>
            <w:r w:rsidR="00CB0EB1">
              <w:rPr>
                <w:rFonts w:ascii="Arial Narrow" w:hAnsi="Arial Narrow"/>
                <w:sz w:val="20"/>
                <w:szCs w:val="20"/>
              </w:rPr>
              <w:t>(e.g. thrombosis, allergic reactions, malignancy)</w:t>
            </w:r>
          </w:p>
          <w:p w14:paraId="7A2F3E5C" w14:textId="0B1A8EF6" w:rsidR="00AE32DD" w:rsidRDefault="00195FE7" w:rsidP="00195FE7">
            <w:pPr>
              <w:spacing w:beforeLines="40" w:before="96" w:after="40" w:line="240" w:lineRule="auto"/>
              <w:rPr>
                <w:rFonts w:ascii="Arial Narrow" w:hAnsi="Arial Narrow" w:cstheme="minorHAnsi"/>
                <w:b/>
                <w:sz w:val="20"/>
                <w:szCs w:val="20"/>
              </w:rPr>
            </w:pPr>
            <w:r w:rsidRPr="009010E7">
              <w:rPr>
                <w:rFonts w:ascii="Arial Narrow" w:hAnsi="Arial Narrow" w:cstheme="minorHAnsi"/>
                <w:b/>
                <w:sz w:val="20"/>
                <w:szCs w:val="20"/>
              </w:rPr>
              <w:t>Effectiveness:</w:t>
            </w:r>
            <w:r w:rsidR="00545D2A" w:rsidRPr="009010E7">
              <w:rPr>
                <w:rFonts w:ascii="Arial Narrow" w:hAnsi="Arial Narrow" w:cstheme="minorHAnsi"/>
                <w:b/>
                <w:sz w:val="20"/>
                <w:szCs w:val="20"/>
              </w:rPr>
              <w:t xml:space="preserve"> </w:t>
            </w:r>
            <w:r w:rsidR="00AE32DD" w:rsidRPr="00322EFB">
              <w:rPr>
                <w:rFonts w:ascii="Arial Narrow" w:hAnsi="Arial Narrow"/>
                <w:sz w:val="20"/>
                <w:szCs w:val="20"/>
              </w:rPr>
              <w:t>Benefits associated with increased time between infusions</w:t>
            </w:r>
          </w:p>
          <w:p w14:paraId="514B9AFA" w14:textId="0178388D" w:rsidR="00545D2A" w:rsidRPr="009010E7" w:rsidRDefault="00195FE7" w:rsidP="00195FE7">
            <w:pPr>
              <w:spacing w:beforeLines="40" w:before="96" w:after="40" w:line="240" w:lineRule="auto"/>
              <w:rPr>
                <w:rFonts w:ascii="Arial Narrow" w:hAnsi="Arial Narrow"/>
                <w:sz w:val="20"/>
                <w:szCs w:val="20"/>
              </w:rPr>
            </w:pPr>
            <w:r w:rsidRPr="009010E7">
              <w:rPr>
                <w:rFonts w:ascii="Arial Narrow" w:hAnsi="Arial Narrow"/>
                <w:sz w:val="20"/>
                <w:szCs w:val="20"/>
              </w:rPr>
              <w:t xml:space="preserve">Annualised bleeding </w:t>
            </w:r>
            <w:proofErr w:type="gramStart"/>
            <w:r w:rsidRPr="009010E7">
              <w:rPr>
                <w:rFonts w:ascii="Arial Narrow" w:hAnsi="Arial Narrow"/>
                <w:sz w:val="20"/>
                <w:szCs w:val="20"/>
              </w:rPr>
              <w:t>rates  (</w:t>
            </w:r>
            <w:proofErr w:type="gramEnd"/>
            <w:r w:rsidRPr="009010E7">
              <w:rPr>
                <w:rFonts w:ascii="Arial Narrow" w:hAnsi="Arial Narrow"/>
                <w:sz w:val="20"/>
                <w:szCs w:val="20"/>
              </w:rPr>
              <w:t xml:space="preserve">ABR) –– at </w:t>
            </w:r>
            <w:r w:rsidR="00545D2A" w:rsidRPr="009010E7">
              <w:rPr>
                <w:rFonts w:ascii="Arial Narrow" w:hAnsi="Arial Narrow"/>
                <w:sz w:val="20"/>
                <w:szCs w:val="20"/>
              </w:rPr>
              <w:t xml:space="preserve">the joint, muscle and other sites, and </w:t>
            </w:r>
            <w:r w:rsidRPr="009010E7">
              <w:rPr>
                <w:rFonts w:ascii="Arial Narrow" w:hAnsi="Arial Narrow"/>
                <w:sz w:val="20"/>
                <w:szCs w:val="20"/>
              </w:rPr>
              <w:t>divided by spontaneous versus traumatic</w:t>
            </w:r>
            <w:r w:rsidR="00E5623C" w:rsidRPr="009010E7">
              <w:rPr>
                <w:rFonts w:ascii="Arial Narrow" w:hAnsi="Arial Narrow"/>
                <w:sz w:val="20"/>
                <w:szCs w:val="20"/>
              </w:rPr>
              <w:t>.</w:t>
            </w:r>
          </w:p>
          <w:p w14:paraId="5C8543A2" w14:textId="77777777" w:rsidR="00195FE7" w:rsidRPr="009010E7" w:rsidRDefault="00545D2A" w:rsidP="00195FE7">
            <w:pPr>
              <w:spacing w:beforeLines="40" w:before="96" w:after="40" w:line="240" w:lineRule="auto"/>
              <w:rPr>
                <w:rFonts w:ascii="Arial Narrow" w:hAnsi="Arial Narrow"/>
                <w:sz w:val="20"/>
                <w:szCs w:val="20"/>
              </w:rPr>
            </w:pPr>
            <w:r w:rsidRPr="009010E7">
              <w:rPr>
                <w:rFonts w:ascii="Arial Narrow" w:hAnsi="Arial Narrow"/>
                <w:sz w:val="20"/>
                <w:szCs w:val="20"/>
              </w:rPr>
              <w:t>C</w:t>
            </w:r>
            <w:r w:rsidR="00195FE7" w:rsidRPr="009010E7">
              <w:rPr>
                <w:rFonts w:ascii="Arial Narrow" w:hAnsi="Arial Narrow"/>
                <w:sz w:val="20"/>
                <w:szCs w:val="20"/>
              </w:rPr>
              <w:t>omparison of observed ABR with prior bleed</w:t>
            </w:r>
            <w:r w:rsidRPr="009010E7">
              <w:rPr>
                <w:rFonts w:ascii="Arial Narrow" w:hAnsi="Arial Narrow"/>
                <w:sz w:val="20"/>
                <w:szCs w:val="20"/>
              </w:rPr>
              <w:t xml:space="preserve">ing rate in individual patients </w:t>
            </w:r>
            <w:r w:rsidR="00195FE7" w:rsidRPr="009010E7">
              <w:rPr>
                <w:rFonts w:ascii="Arial Narrow" w:hAnsi="Arial Narrow"/>
                <w:sz w:val="20"/>
                <w:szCs w:val="20"/>
              </w:rPr>
              <w:t>when previously receiving on-demand therapy</w:t>
            </w:r>
            <w:r w:rsidRPr="009010E7">
              <w:rPr>
                <w:rFonts w:ascii="Arial Narrow" w:hAnsi="Arial Narrow"/>
                <w:sz w:val="20"/>
                <w:szCs w:val="20"/>
              </w:rPr>
              <w:t xml:space="preserve"> or previously </w:t>
            </w:r>
            <w:r w:rsidR="00195FE7" w:rsidRPr="009010E7">
              <w:rPr>
                <w:rFonts w:ascii="Arial Narrow" w:hAnsi="Arial Narrow"/>
                <w:sz w:val="20"/>
                <w:szCs w:val="20"/>
              </w:rPr>
              <w:t>receiving prophylaxis</w:t>
            </w:r>
            <w:r w:rsidR="00E5623C" w:rsidRPr="009010E7">
              <w:rPr>
                <w:rFonts w:ascii="Arial Narrow" w:hAnsi="Arial Narrow"/>
                <w:sz w:val="20"/>
                <w:szCs w:val="20"/>
              </w:rPr>
              <w:t>.</w:t>
            </w:r>
          </w:p>
          <w:p w14:paraId="7F807D62" w14:textId="77777777" w:rsidR="00195FE7" w:rsidRPr="009010E7" w:rsidRDefault="00195FE7" w:rsidP="00195FE7">
            <w:pPr>
              <w:spacing w:beforeLines="40" w:before="96" w:after="40" w:line="240" w:lineRule="auto"/>
              <w:rPr>
                <w:rFonts w:ascii="Arial Narrow" w:hAnsi="Arial Narrow"/>
                <w:sz w:val="20"/>
                <w:szCs w:val="20"/>
              </w:rPr>
            </w:pPr>
            <w:r w:rsidRPr="009010E7">
              <w:rPr>
                <w:rFonts w:ascii="Arial Narrow" w:hAnsi="Arial Narrow"/>
                <w:sz w:val="20"/>
                <w:szCs w:val="20"/>
              </w:rPr>
              <w:t xml:space="preserve">Resolution of acute bleeding episodes </w:t>
            </w:r>
            <w:r w:rsidR="00545D2A" w:rsidRPr="009010E7">
              <w:rPr>
                <w:rFonts w:ascii="Arial Narrow" w:hAnsi="Arial Narrow"/>
                <w:sz w:val="20"/>
                <w:szCs w:val="20"/>
              </w:rPr>
              <w:t xml:space="preserve">(% </w:t>
            </w:r>
            <w:r w:rsidRPr="009010E7">
              <w:rPr>
                <w:rFonts w:ascii="Arial Narrow" w:hAnsi="Arial Narrow"/>
                <w:sz w:val="20"/>
                <w:szCs w:val="20"/>
              </w:rPr>
              <w:t>resolved with one injection</w:t>
            </w:r>
            <w:r w:rsidR="00545D2A" w:rsidRPr="009010E7">
              <w:rPr>
                <w:rFonts w:ascii="Arial Narrow" w:hAnsi="Arial Narrow"/>
                <w:sz w:val="20"/>
                <w:szCs w:val="20"/>
              </w:rPr>
              <w:t>; %</w:t>
            </w:r>
            <w:r w:rsidRPr="009010E7">
              <w:rPr>
                <w:rFonts w:ascii="Arial Narrow" w:hAnsi="Arial Narrow"/>
                <w:sz w:val="20"/>
                <w:szCs w:val="20"/>
              </w:rPr>
              <w:t xml:space="preserve"> resolved with one or two injections</w:t>
            </w:r>
            <w:r w:rsidR="00545D2A" w:rsidRPr="009010E7">
              <w:rPr>
                <w:rFonts w:ascii="Arial Narrow" w:hAnsi="Arial Narrow"/>
                <w:sz w:val="20"/>
                <w:szCs w:val="20"/>
              </w:rPr>
              <w:t>, m</w:t>
            </w:r>
            <w:r w:rsidRPr="009010E7">
              <w:rPr>
                <w:rFonts w:ascii="Arial Narrow" w:hAnsi="Arial Narrow"/>
                <w:sz w:val="20"/>
                <w:szCs w:val="20"/>
              </w:rPr>
              <w:t>ean dose administered</w:t>
            </w:r>
            <w:r w:rsidR="00545D2A" w:rsidRPr="009010E7">
              <w:rPr>
                <w:rFonts w:ascii="Arial Narrow" w:hAnsi="Arial Narrow"/>
                <w:sz w:val="20"/>
                <w:szCs w:val="20"/>
              </w:rPr>
              <w:t>, h</w:t>
            </w:r>
            <w:r w:rsidRPr="009010E7">
              <w:rPr>
                <w:rFonts w:ascii="Arial Narrow" w:hAnsi="Arial Narrow"/>
                <w:sz w:val="20"/>
                <w:szCs w:val="20"/>
              </w:rPr>
              <w:t>ospitalisation rates</w:t>
            </w:r>
            <w:r w:rsidR="00545D2A" w:rsidRPr="009010E7">
              <w:rPr>
                <w:rFonts w:ascii="Arial Narrow" w:hAnsi="Arial Narrow"/>
                <w:sz w:val="20"/>
                <w:szCs w:val="20"/>
              </w:rPr>
              <w:t>)</w:t>
            </w:r>
            <w:r w:rsidR="00E5623C" w:rsidRPr="009010E7">
              <w:rPr>
                <w:rFonts w:ascii="Arial Narrow" w:hAnsi="Arial Narrow"/>
                <w:sz w:val="20"/>
                <w:szCs w:val="20"/>
              </w:rPr>
              <w:t>.</w:t>
            </w:r>
          </w:p>
          <w:p w14:paraId="7F570924" w14:textId="77777777" w:rsidR="00195FE7" w:rsidRPr="009010E7" w:rsidRDefault="00195FE7" w:rsidP="00195FE7">
            <w:pPr>
              <w:spacing w:beforeLines="40" w:before="96" w:after="40" w:line="240" w:lineRule="auto"/>
              <w:rPr>
                <w:rFonts w:ascii="Arial Narrow" w:hAnsi="Arial Narrow"/>
                <w:sz w:val="20"/>
                <w:szCs w:val="20"/>
              </w:rPr>
            </w:pPr>
            <w:r w:rsidRPr="009010E7">
              <w:rPr>
                <w:rFonts w:ascii="Arial Narrow" w:hAnsi="Arial Narrow"/>
                <w:sz w:val="20"/>
                <w:szCs w:val="20"/>
              </w:rPr>
              <w:t xml:space="preserve">Post-surgical haemostatic response </w:t>
            </w:r>
            <w:r w:rsidR="00545D2A" w:rsidRPr="009010E7">
              <w:rPr>
                <w:rFonts w:ascii="Arial Narrow" w:hAnsi="Arial Narrow"/>
                <w:sz w:val="20"/>
                <w:szCs w:val="20"/>
              </w:rPr>
              <w:t>(%</w:t>
            </w:r>
            <w:r w:rsidRPr="009010E7">
              <w:rPr>
                <w:rFonts w:ascii="Arial Narrow" w:hAnsi="Arial Narrow"/>
                <w:sz w:val="20"/>
                <w:szCs w:val="20"/>
              </w:rPr>
              <w:t xml:space="preserve"> of procedures assessed with haemostatic response ra</w:t>
            </w:r>
            <w:r w:rsidR="00545D2A" w:rsidRPr="009010E7">
              <w:rPr>
                <w:rFonts w:ascii="Arial Narrow" w:hAnsi="Arial Narrow"/>
                <w:sz w:val="20"/>
                <w:szCs w:val="20"/>
              </w:rPr>
              <w:t>ted as either effective or good)</w:t>
            </w:r>
            <w:r w:rsidR="00E5623C" w:rsidRPr="009010E7">
              <w:rPr>
                <w:rFonts w:ascii="Arial Narrow" w:hAnsi="Arial Narrow"/>
                <w:sz w:val="20"/>
                <w:szCs w:val="20"/>
              </w:rPr>
              <w:t>.</w:t>
            </w:r>
          </w:p>
          <w:p w14:paraId="4906A3B0" w14:textId="77777777" w:rsidR="00195FE7" w:rsidRPr="009010E7" w:rsidRDefault="00195FE7" w:rsidP="00195FE7">
            <w:pPr>
              <w:spacing w:beforeLines="40" w:before="96" w:after="40" w:line="240" w:lineRule="auto"/>
              <w:rPr>
                <w:rFonts w:ascii="Arial Narrow" w:hAnsi="Arial Narrow"/>
                <w:sz w:val="20"/>
                <w:szCs w:val="20"/>
              </w:rPr>
            </w:pPr>
            <w:r w:rsidRPr="009010E7">
              <w:rPr>
                <w:rFonts w:ascii="Arial Narrow" w:hAnsi="Arial Narrow"/>
                <w:sz w:val="20"/>
                <w:szCs w:val="20"/>
              </w:rPr>
              <w:t xml:space="preserve">Change in joint status observed </w:t>
            </w:r>
            <w:r w:rsidR="00545D2A" w:rsidRPr="009010E7">
              <w:rPr>
                <w:rFonts w:ascii="Arial Narrow" w:hAnsi="Arial Narrow"/>
                <w:sz w:val="20"/>
                <w:szCs w:val="20"/>
              </w:rPr>
              <w:t>(r</w:t>
            </w:r>
            <w:r w:rsidRPr="009010E7">
              <w:rPr>
                <w:rFonts w:ascii="Arial Narrow" w:hAnsi="Arial Narrow"/>
                <w:sz w:val="20"/>
                <w:szCs w:val="20"/>
              </w:rPr>
              <w:t>ate of development of target joints while on EHL product</w:t>
            </w:r>
            <w:r w:rsidR="00545D2A" w:rsidRPr="009010E7">
              <w:rPr>
                <w:rFonts w:ascii="Arial Narrow" w:hAnsi="Arial Narrow"/>
                <w:sz w:val="20"/>
                <w:szCs w:val="20"/>
              </w:rPr>
              <w:t>, r</w:t>
            </w:r>
            <w:r w:rsidRPr="009010E7">
              <w:rPr>
                <w:rFonts w:ascii="Arial Narrow" w:hAnsi="Arial Narrow"/>
                <w:sz w:val="20"/>
                <w:szCs w:val="20"/>
              </w:rPr>
              <w:t>ate of resolution of target joints while on EHL product</w:t>
            </w:r>
            <w:r w:rsidR="00545D2A" w:rsidRPr="009010E7">
              <w:rPr>
                <w:rFonts w:ascii="Arial Narrow" w:hAnsi="Arial Narrow"/>
                <w:sz w:val="20"/>
                <w:szCs w:val="20"/>
              </w:rPr>
              <w:t>, c</w:t>
            </w:r>
            <w:r w:rsidRPr="009010E7">
              <w:rPr>
                <w:rFonts w:ascii="Arial Narrow" w:hAnsi="Arial Narrow"/>
                <w:sz w:val="20"/>
                <w:szCs w:val="20"/>
              </w:rPr>
              <w:t>hange in joint scores or other orthopaedic outcome measures from basel</w:t>
            </w:r>
            <w:r w:rsidR="00545D2A" w:rsidRPr="009010E7">
              <w:rPr>
                <w:rFonts w:ascii="Arial Narrow" w:hAnsi="Arial Narrow"/>
                <w:sz w:val="20"/>
                <w:szCs w:val="20"/>
              </w:rPr>
              <w:t>ine status while on EHL product).</w:t>
            </w:r>
          </w:p>
          <w:p w14:paraId="1EC26949" w14:textId="5DCC27A6" w:rsidR="00195FE7" w:rsidRDefault="00FF2C42" w:rsidP="00195FE7">
            <w:pPr>
              <w:spacing w:beforeLines="40" w:before="96" w:after="40" w:line="240" w:lineRule="auto"/>
              <w:rPr>
                <w:rFonts w:ascii="Arial Narrow" w:hAnsi="Arial Narrow"/>
                <w:sz w:val="20"/>
                <w:szCs w:val="20"/>
              </w:rPr>
            </w:pPr>
            <w:r>
              <w:rPr>
                <w:rFonts w:ascii="Arial Narrow" w:hAnsi="Arial Narrow"/>
                <w:sz w:val="20"/>
                <w:szCs w:val="20"/>
              </w:rPr>
              <w:t>Quality of life outcomes</w:t>
            </w:r>
            <w:r w:rsidR="00C11FEF">
              <w:rPr>
                <w:rFonts w:ascii="Arial Narrow" w:hAnsi="Arial Narrow"/>
                <w:sz w:val="20"/>
                <w:szCs w:val="20"/>
              </w:rPr>
              <w:t xml:space="preserve"> for patients and/or family members</w:t>
            </w:r>
          </w:p>
          <w:p w14:paraId="3776202D" w14:textId="784CFBB2" w:rsidR="00FF2C42" w:rsidRPr="009010E7" w:rsidRDefault="00FF2C42" w:rsidP="00195FE7">
            <w:pPr>
              <w:spacing w:beforeLines="40" w:before="96" w:after="40" w:line="240" w:lineRule="auto"/>
              <w:rPr>
                <w:rFonts w:ascii="Arial Narrow" w:hAnsi="Arial Narrow"/>
                <w:sz w:val="20"/>
                <w:szCs w:val="20"/>
              </w:rPr>
            </w:pPr>
            <w:r>
              <w:rPr>
                <w:rFonts w:ascii="Arial Narrow" w:hAnsi="Arial Narrow"/>
                <w:sz w:val="20"/>
                <w:szCs w:val="20"/>
              </w:rPr>
              <w:t>Pain</w:t>
            </w:r>
          </w:p>
          <w:p w14:paraId="7BEBEB3C" w14:textId="77777777" w:rsidR="00AE32DD" w:rsidRDefault="00195FE7" w:rsidP="00E5623C">
            <w:pPr>
              <w:spacing w:beforeLines="40" w:before="96" w:after="40" w:line="240" w:lineRule="auto"/>
              <w:rPr>
                <w:rFonts w:ascii="Arial Narrow" w:hAnsi="Arial Narrow"/>
                <w:sz w:val="20"/>
                <w:szCs w:val="20"/>
              </w:rPr>
            </w:pPr>
            <w:r w:rsidRPr="009010E7">
              <w:rPr>
                <w:rFonts w:ascii="Arial Narrow" w:hAnsi="Arial Narrow"/>
                <w:b/>
                <w:sz w:val="20"/>
                <w:szCs w:val="20"/>
              </w:rPr>
              <w:t>Acceptability of treatment to patient:</w:t>
            </w:r>
            <w:r w:rsidR="00E5623C" w:rsidRPr="009010E7">
              <w:rPr>
                <w:rFonts w:ascii="Arial Narrow" w:hAnsi="Arial Narrow"/>
                <w:b/>
                <w:sz w:val="20"/>
                <w:szCs w:val="20"/>
              </w:rPr>
              <w:t xml:space="preserve"> </w:t>
            </w:r>
            <w:r w:rsidR="00FF2C42">
              <w:rPr>
                <w:rFonts w:ascii="Arial Narrow" w:hAnsi="Arial Narrow"/>
                <w:sz w:val="20"/>
                <w:szCs w:val="20"/>
              </w:rPr>
              <w:t xml:space="preserve">Compliance </w:t>
            </w:r>
            <w:r w:rsidRPr="009010E7">
              <w:rPr>
                <w:rFonts w:ascii="Arial Narrow" w:hAnsi="Arial Narrow"/>
                <w:sz w:val="20"/>
                <w:szCs w:val="20"/>
              </w:rPr>
              <w:t>- percentage expected doses administered</w:t>
            </w:r>
            <w:r w:rsidR="00E5623C" w:rsidRPr="009010E7">
              <w:rPr>
                <w:rFonts w:ascii="Arial Narrow" w:hAnsi="Arial Narrow"/>
                <w:sz w:val="20"/>
                <w:szCs w:val="20"/>
              </w:rPr>
              <w:t>.</w:t>
            </w:r>
            <w:r w:rsidR="00AE32DD">
              <w:rPr>
                <w:rFonts w:ascii="Arial Narrow" w:hAnsi="Arial Narrow"/>
                <w:sz w:val="20"/>
                <w:szCs w:val="20"/>
              </w:rPr>
              <w:t xml:space="preserve"> </w:t>
            </w:r>
          </w:p>
          <w:p w14:paraId="234DE0E6" w14:textId="24AC5FB3" w:rsidR="00195FE7" w:rsidRPr="009010E7" w:rsidRDefault="00AE32DD" w:rsidP="00322EFB">
            <w:pPr>
              <w:spacing w:beforeLines="40" w:before="96" w:after="120" w:line="240" w:lineRule="auto"/>
              <w:rPr>
                <w:rFonts w:ascii="Arial Narrow" w:hAnsi="Arial Narrow"/>
                <w:sz w:val="20"/>
                <w:szCs w:val="20"/>
              </w:rPr>
            </w:pPr>
            <w:r>
              <w:rPr>
                <w:rFonts w:ascii="Arial Narrow" w:hAnsi="Arial Narrow"/>
                <w:sz w:val="20"/>
                <w:szCs w:val="20"/>
              </w:rPr>
              <w:t>Any clinical outcomes linked to compliance</w:t>
            </w:r>
          </w:p>
          <w:p w14:paraId="7ADB066D" w14:textId="763E92CE" w:rsidR="00F1256C" w:rsidRDefault="00DC5DE8" w:rsidP="00322EFB">
            <w:pPr>
              <w:spacing w:line="240" w:lineRule="auto"/>
              <w:rPr>
                <w:rFonts w:ascii="Arial Narrow" w:hAnsi="Arial Narrow"/>
                <w:sz w:val="20"/>
                <w:szCs w:val="20"/>
              </w:rPr>
            </w:pPr>
            <w:r>
              <w:rPr>
                <w:rFonts w:ascii="Arial Narrow" w:hAnsi="Arial Narrow"/>
                <w:b/>
                <w:sz w:val="20"/>
                <w:szCs w:val="20"/>
              </w:rPr>
              <w:t>Pharmacokinetics</w:t>
            </w:r>
            <w:r w:rsidR="000A3C20">
              <w:rPr>
                <w:rFonts w:ascii="Arial Narrow" w:hAnsi="Arial Narrow"/>
                <w:b/>
                <w:sz w:val="20"/>
                <w:szCs w:val="20"/>
              </w:rPr>
              <w:t xml:space="preserve">: </w:t>
            </w:r>
            <w:r w:rsidR="00630476" w:rsidRPr="00322EFB">
              <w:rPr>
                <w:rFonts w:ascii="Arial Narrow" w:hAnsi="Arial Narrow"/>
                <w:sz w:val="20"/>
                <w:szCs w:val="20"/>
              </w:rPr>
              <w:t>Incremental recovery, area under the curve (AUC), terminal half-life; clearance, time to clotting factor levels of 3 and 1 IU/</w:t>
            </w:r>
            <w:proofErr w:type="spellStart"/>
            <w:r w:rsidR="00630476" w:rsidRPr="00322EFB">
              <w:rPr>
                <w:rFonts w:ascii="Arial Narrow" w:hAnsi="Arial Narrow"/>
                <w:sz w:val="20"/>
                <w:szCs w:val="20"/>
              </w:rPr>
              <w:t>dL</w:t>
            </w:r>
            <w:proofErr w:type="spellEnd"/>
            <w:r w:rsidR="00630476" w:rsidRPr="00322EFB">
              <w:rPr>
                <w:rFonts w:ascii="Arial Narrow" w:hAnsi="Arial Narrow"/>
                <w:sz w:val="20"/>
                <w:szCs w:val="20"/>
              </w:rPr>
              <w:t>, mean trough levels</w:t>
            </w:r>
          </w:p>
          <w:p w14:paraId="320CB480" w14:textId="159EE651" w:rsidR="00F1256C" w:rsidRPr="00322EFB" w:rsidRDefault="00F1256C" w:rsidP="00322EFB">
            <w:pPr>
              <w:spacing w:after="120" w:line="240" w:lineRule="auto"/>
              <w:rPr>
                <w:rFonts w:ascii="Arial Narrow" w:hAnsi="Arial Narrow"/>
                <w:sz w:val="20"/>
                <w:szCs w:val="20"/>
              </w:rPr>
            </w:pPr>
            <w:r>
              <w:rPr>
                <w:rFonts w:ascii="Arial Narrow" w:hAnsi="Arial Narrow"/>
                <w:sz w:val="20"/>
                <w:szCs w:val="20"/>
              </w:rPr>
              <w:t>Correlation between pharmacokinetics and clinical outcomes.</w:t>
            </w:r>
          </w:p>
          <w:p w14:paraId="6E506834" w14:textId="2B32DDF5" w:rsidR="00E5623C" w:rsidRDefault="00E5623C" w:rsidP="00E5623C">
            <w:pPr>
              <w:spacing w:beforeLines="40" w:before="96" w:after="40"/>
              <w:rPr>
                <w:rFonts w:ascii="Arial Narrow" w:hAnsi="Arial Narrow"/>
                <w:sz w:val="20"/>
                <w:szCs w:val="20"/>
              </w:rPr>
            </w:pPr>
            <w:r w:rsidRPr="009010E7">
              <w:rPr>
                <w:rFonts w:ascii="Arial Narrow" w:hAnsi="Arial Narrow"/>
                <w:b/>
                <w:sz w:val="20"/>
                <w:szCs w:val="20"/>
              </w:rPr>
              <w:t>Cost</w:t>
            </w:r>
            <w:r w:rsidR="00255180">
              <w:rPr>
                <w:rFonts w:ascii="Arial Narrow" w:hAnsi="Arial Narrow"/>
                <w:b/>
                <w:sz w:val="20"/>
                <w:szCs w:val="20"/>
              </w:rPr>
              <w:t xml:space="preserve"> and cost</w:t>
            </w:r>
            <w:r w:rsidRPr="009010E7">
              <w:rPr>
                <w:rFonts w:ascii="Arial Narrow" w:hAnsi="Arial Narrow"/>
                <w:b/>
                <w:sz w:val="20"/>
                <w:szCs w:val="20"/>
              </w:rPr>
              <w:t xml:space="preserve">-effectiveness: </w:t>
            </w:r>
            <w:proofErr w:type="gramStart"/>
            <w:r w:rsidRPr="009010E7">
              <w:rPr>
                <w:rFonts w:ascii="Arial Narrow" w:hAnsi="Arial Narrow"/>
                <w:sz w:val="20"/>
                <w:szCs w:val="20"/>
              </w:rPr>
              <w:t>Costs,</w:t>
            </w:r>
            <w:proofErr w:type="gramEnd"/>
            <w:r w:rsidRPr="009010E7">
              <w:rPr>
                <w:rFonts w:ascii="Arial Narrow" w:hAnsi="Arial Narrow"/>
                <w:sz w:val="20"/>
                <w:szCs w:val="20"/>
              </w:rPr>
              <w:t xml:space="preserve"> cost per QALY. </w:t>
            </w:r>
          </w:p>
          <w:p w14:paraId="7DB9A70D" w14:textId="482BF2CD" w:rsidR="00255180" w:rsidRPr="009010E7" w:rsidRDefault="00201568">
            <w:pPr>
              <w:spacing w:beforeLines="40" w:before="96" w:after="40"/>
              <w:rPr>
                <w:rFonts w:ascii="Arial Narrow" w:hAnsi="Arial Narrow"/>
                <w:sz w:val="20"/>
                <w:szCs w:val="20"/>
              </w:rPr>
            </w:pPr>
            <w:r w:rsidRPr="00322EFB">
              <w:rPr>
                <w:rFonts w:ascii="Arial Narrow" w:hAnsi="Arial Narrow"/>
                <w:b/>
                <w:sz w:val="20"/>
                <w:szCs w:val="20"/>
              </w:rPr>
              <w:t>Descriptive statistics:</w:t>
            </w:r>
            <w:r>
              <w:rPr>
                <w:rFonts w:ascii="Arial Narrow" w:hAnsi="Arial Narrow"/>
                <w:sz w:val="20"/>
                <w:szCs w:val="20"/>
              </w:rPr>
              <w:t xml:space="preserve"> </w:t>
            </w:r>
            <w:r w:rsidR="00255180">
              <w:rPr>
                <w:rFonts w:ascii="Arial Narrow" w:hAnsi="Arial Narrow"/>
                <w:sz w:val="20"/>
                <w:szCs w:val="20"/>
              </w:rPr>
              <w:t xml:space="preserve">Annualised </w:t>
            </w:r>
            <w:r>
              <w:rPr>
                <w:rFonts w:ascii="Arial Narrow" w:hAnsi="Arial Narrow"/>
                <w:sz w:val="20"/>
                <w:szCs w:val="20"/>
              </w:rPr>
              <w:t>infusion frequency and consumption</w:t>
            </w:r>
          </w:p>
        </w:tc>
      </w:tr>
      <w:tr w:rsidR="00825C0A" w:rsidRPr="00084393" w14:paraId="63ACC3E0" w14:textId="77777777" w:rsidTr="00195FE7">
        <w:tc>
          <w:tcPr>
            <w:tcW w:w="746" w:type="pct"/>
            <w:tcBorders>
              <w:right w:val="single" w:sz="4" w:space="0" w:color="auto"/>
            </w:tcBorders>
          </w:tcPr>
          <w:p w14:paraId="1700B4BB" w14:textId="25B76203" w:rsidR="00825C0A" w:rsidRPr="00825C0A" w:rsidRDefault="00825C0A" w:rsidP="00AB2D12">
            <w:pPr>
              <w:spacing w:before="20" w:after="20" w:line="240" w:lineRule="auto"/>
              <w:rPr>
                <w:rFonts w:ascii="Arial Narrow" w:hAnsi="Arial Narrow" w:cs="Arial"/>
                <w:b/>
                <w:sz w:val="20"/>
                <w:szCs w:val="20"/>
              </w:rPr>
            </w:pPr>
            <w:r w:rsidRPr="00825C0A">
              <w:rPr>
                <w:rFonts w:ascii="Arial Narrow" w:hAnsi="Arial Narrow" w:cs="Arial"/>
                <w:b/>
                <w:sz w:val="20"/>
                <w:szCs w:val="20"/>
              </w:rPr>
              <w:lastRenderedPageBreak/>
              <w:t>Questions for evidence review</w:t>
            </w:r>
          </w:p>
        </w:tc>
        <w:tc>
          <w:tcPr>
            <w:tcW w:w="4254" w:type="pct"/>
            <w:tcBorders>
              <w:top w:val="single" w:sz="4" w:space="0" w:color="auto"/>
              <w:left w:val="single" w:sz="4" w:space="0" w:color="auto"/>
              <w:bottom w:val="single" w:sz="4" w:space="0" w:color="auto"/>
              <w:right w:val="single" w:sz="4" w:space="0" w:color="auto"/>
            </w:tcBorders>
          </w:tcPr>
          <w:p w14:paraId="3472D4BB" w14:textId="1EEA7EEE" w:rsidR="00825C0A" w:rsidRPr="00825C0A" w:rsidRDefault="00825C0A" w:rsidP="00825C0A">
            <w:pPr>
              <w:pStyle w:val="ListParagraph"/>
              <w:numPr>
                <w:ilvl w:val="0"/>
                <w:numId w:val="19"/>
              </w:numPr>
              <w:ind w:left="239" w:hanging="239"/>
              <w:jc w:val="both"/>
              <w:rPr>
                <w:rFonts w:ascii="Arial Narrow" w:hAnsi="Arial Narrow"/>
                <w:sz w:val="20"/>
                <w:szCs w:val="20"/>
                <w:lang w:eastAsia="en-AU"/>
              </w:rPr>
            </w:pPr>
            <w:r w:rsidRPr="00825C0A">
              <w:rPr>
                <w:rFonts w:ascii="Arial Narrow" w:hAnsi="Arial Narrow"/>
                <w:sz w:val="20"/>
                <w:szCs w:val="20"/>
                <w:lang w:eastAsia="en-AU"/>
              </w:rPr>
              <w:t xml:space="preserve">How safe, effective and cost-effective are EHL factor VIII products compared to SHL factor VIII products for the treatment of Haemophilia A (on-demand, prophylaxis, </w:t>
            </w:r>
            <w:r w:rsidR="000A3C20">
              <w:rPr>
                <w:rFonts w:ascii="Arial Narrow" w:hAnsi="Arial Narrow"/>
                <w:sz w:val="20"/>
                <w:szCs w:val="20"/>
                <w:lang w:eastAsia="en-AU"/>
              </w:rPr>
              <w:t xml:space="preserve">or </w:t>
            </w:r>
            <w:r w:rsidRPr="00825C0A">
              <w:rPr>
                <w:rFonts w:ascii="Arial Narrow" w:hAnsi="Arial Narrow"/>
                <w:sz w:val="20"/>
                <w:szCs w:val="20"/>
                <w:lang w:eastAsia="en-AU"/>
              </w:rPr>
              <w:t>for surgical prophylaxis)?</w:t>
            </w:r>
          </w:p>
          <w:p w14:paraId="112215D8" w14:textId="10B65FBC" w:rsidR="000A3C20" w:rsidRPr="00322EFB" w:rsidRDefault="00825C0A">
            <w:pPr>
              <w:pStyle w:val="ListParagraph"/>
              <w:numPr>
                <w:ilvl w:val="0"/>
                <w:numId w:val="19"/>
              </w:numPr>
              <w:ind w:left="239" w:hanging="239"/>
              <w:jc w:val="both"/>
              <w:rPr>
                <w:rFonts w:ascii="Arial Narrow" w:hAnsi="Arial Narrow"/>
                <w:sz w:val="20"/>
                <w:szCs w:val="20"/>
                <w:lang w:eastAsia="en-AU"/>
              </w:rPr>
            </w:pPr>
            <w:r w:rsidRPr="00825C0A">
              <w:rPr>
                <w:rFonts w:ascii="Arial Narrow" w:hAnsi="Arial Narrow"/>
                <w:sz w:val="20"/>
                <w:szCs w:val="20"/>
                <w:lang w:eastAsia="en-AU"/>
              </w:rPr>
              <w:t xml:space="preserve">How safe, effective and cost-effective are EHL factor IX products, compared to SHL factor IX products for the treatment of Haemophilia B (on-demand, prophylaxis, </w:t>
            </w:r>
            <w:r w:rsidR="000A3C20">
              <w:rPr>
                <w:rFonts w:ascii="Arial Narrow" w:hAnsi="Arial Narrow"/>
                <w:sz w:val="20"/>
                <w:szCs w:val="20"/>
                <w:lang w:eastAsia="en-AU"/>
              </w:rPr>
              <w:t xml:space="preserve">or </w:t>
            </w:r>
            <w:r w:rsidRPr="00825C0A">
              <w:rPr>
                <w:rFonts w:ascii="Arial Narrow" w:hAnsi="Arial Narrow"/>
                <w:sz w:val="20"/>
                <w:szCs w:val="20"/>
                <w:lang w:eastAsia="en-AU"/>
              </w:rPr>
              <w:t>for surgical prophylaxis)?</w:t>
            </w:r>
          </w:p>
        </w:tc>
      </w:tr>
    </w:tbl>
    <w:p w14:paraId="05FE5144" w14:textId="51B98FAC" w:rsidR="00AB2D12" w:rsidRDefault="00AB2D12" w:rsidP="00AB2D12">
      <w:pPr>
        <w:rPr>
          <w:rFonts w:ascii="Arial Narrow" w:hAnsi="Arial Narrow" w:cstheme="minorHAnsi"/>
          <w:sz w:val="18"/>
          <w:szCs w:val="18"/>
        </w:rPr>
      </w:pPr>
      <w:r w:rsidRPr="00F9555D">
        <w:rPr>
          <w:rFonts w:ascii="Arial Narrow" w:hAnsi="Arial Narrow" w:cstheme="minorHAnsi"/>
          <w:sz w:val="18"/>
          <w:szCs w:val="18"/>
        </w:rPr>
        <w:t xml:space="preserve">ABR = annualised bleeding rate; </w:t>
      </w:r>
      <w:r>
        <w:rPr>
          <w:rFonts w:ascii="Arial Narrow" w:hAnsi="Arial Narrow" w:cstheme="minorHAnsi"/>
          <w:sz w:val="18"/>
          <w:szCs w:val="18"/>
        </w:rPr>
        <w:t>AUC = area under the curve;</w:t>
      </w:r>
      <w:r w:rsidRPr="00F9555D">
        <w:rPr>
          <w:rFonts w:ascii="Arial Narrow" w:hAnsi="Arial Narrow" w:cstheme="minorHAnsi"/>
          <w:sz w:val="18"/>
          <w:szCs w:val="18"/>
        </w:rPr>
        <w:t xml:space="preserve"> </w:t>
      </w:r>
      <w:r w:rsidR="009316AC">
        <w:rPr>
          <w:rFonts w:ascii="Arial Narrow" w:hAnsi="Arial Narrow" w:cstheme="minorHAnsi"/>
          <w:sz w:val="18"/>
          <w:szCs w:val="18"/>
        </w:rPr>
        <w:t xml:space="preserve">EHL = extended </w:t>
      </w:r>
      <w:proofErr w:type="spellStart"/>
      <w:r w:rsidR="009316AC">
        <w:rPr>
          <w:rFonts w:ascii="Arial Narrow" w:hAnsi="Arial Narrow" w:cstheme="minorHAnsi"/>
          <w:sz w:val="18"/>
          <w:szCs w:val="18"/>
        </w:rPr>
        <w:t>half life</w:t>
      </w:r>
      <w:proofErr w:type="spellEnd"/>
      <w:r w:rsidR="009316AC">
        <w:rPr>
          <w:rFonts w:ascii="Arial Narrow" w:hAnsi="Arial Narrow" w:cstheme="minorHAnsi"/>
          <w:sz w:val="18"/>
          <w:szCs w:val="18"/>
        </w:rPr>
        <w:t xml:space="preserve">; </w:t>
      </w:r>
      <w:r w:rsidR="00BC25D2">
        <w:rPr>
          <w:rFonts w:ascii="Arial Narrow" w:hAnsi="Arial Narrow" w:cstheme="minorHAnsi"/>
          <w:sz w:val="18"/>
          <w:szCs w:val="18"/>
        </w:rPr>
        <w:t xml:space="preserve">IU = international units; </w:t>
      </w:r>
      <w:r w:rsidRPr="00F9555D">
        <w:rPr>
          <w:rFonts w:ascii="Arial Narrow" w:hAnsi="Arial Narrow" w:cstheme="minorHAnsi"/>
          <w:sz w:val="18"/>
          <w:szCs w:val="18"/>
        </w:rPr>
        <w:t>QOL = Quality of Life</w:t>
      </w:r>
      <w:r w:rsidR="009316AC">
        <w:rPr>
          <w:rFonts w:ascii="Arial Narrow" w:hAnsi="Arial Narrow" w:cstheme="minorHAnsi"/>
          <w:sz w:val="18"/>
          <w:szCs w:val="18"/>
        </w:rPr>
        <w:t>; SHL = standard half life</w:t>
      </w:r>
    </w:p>
    <w:p w14:paraId="67C7D9B5" w14:textId="3F835E34" w:rsidR="00DC5DE8" w:rsidRDefault="00B521A8" w:rsidP="00322EFB">
      <w:pPr>
        <w:spacing w:after="120"/>
      </w:pPr>
      <w:r>
        <w:t xml:space="preserve">In addition to the question regarding clinical superiority or at least non-inferiority of EHL clotting factor products over SHL clotting factors, the NBA will also look to MSAC for advice regarding the following questions: </w:t>
      </w:r>
    </w:p>
    <w:p w14:paraId="78F7F40E" w14:textId="726CFF2F" w:rsidR="00DC5DE8" w:rsidRDefault="00B521A8" w:rsidP="00DC5DE8">
      <w:pPr>
        <w:spacing w:after="120"/>
        <w:ind w:left="720" w:hanging="720"/>
      </w:pPr>
      <w:r>
        <w:t>1</w:t>
      </w:r>
      <w:r w:rsidR="00DC5DE8">
        <w:t>.</w:t>
      </w:r>
      <w:r w:rsidR="00DC5DE8">
        <w:tab/>
        <w:t>Taking into account the variables affecting dosing including clinical debate in relation to appropriate therapeutic trough level, and the potential range of clinician and patient responses to the potential benefits of EHL products (including clinical effectiveness, efficient maintenance of trough level, improved adherence and quality of life improvements), what are the likely clinical use scenarios of EHL products, and which of these represent use which is appropriate for public funding?</w:t>
      </w:r>
    </w:p>
    <w:p w14:paraId="5B5AAE3A" w14:textId="77637EF4" w:rsidR="00DC5DE8" w:rsidRDefault="00B521A8" w:rsidP="00DC5DE8">
      <w:pPr>
        <w:spacing w:after="120"/>
        <w:ind w:left="720" w:hanging="720"/>
      </w:pPr>
      <w:r>
        <w:t>2</w:t>
      </w:r>
      <w:r w:rsidR="00DC5DE8">
        <w:t>.</w:t>
      </w:r>
      <w:r w:rsidR="00DC5DE8">
        <w:tab/>
        <w:t>Taking into account that pricing under NBA supply arrangements is established by competitive tendering where possible, and greater competition in general leads to lower tendered prices:</w:t>
      </w:r>
    </w:p>
    <w:p w14:paraId="40DACBB3" w14:textId="77777777" w:rsidR="00DC5DE8" w:rsidRDefault="00DC5DE8" w:rsidP="00DC5DE8">
      <w:pPr>
        <w:spacing w:after="120"/>
        <w:ind w:left="1440" w:hanging="720"/>
      </w:pPr>
      <w:r>
        <w:t>a)</w:t>
      </w:r>
      <w:r>
        <w:tab/>
        <w:t>can the EHL clotting factor products (for each of FVIII and FIX) be considered commensurable with current products, and with each other, and if so, what is an appropriate comparison methodology for the NBA to use within tender evaluation or contract price setting processes, and</w:t>
      </w:r>
    </w:p>
    <w:p w14:paraId="24C569B2" w14:textId="77777777" w:rsidR="00DC5DE8" w:rsidRDefault="00DC5DE8" w:rsidP="00DC5DE8">
      <w:pPr>
        <w:spacing w:after="120"/>
        <w:ind w:left="1440" w:hanging="720"/>
      </w:pPr>
      <w:r>
        <w:t>b)</w:t>
      </w:r>
      <w:r>
        <w:tab/>
      </w:r>
      <w:proofErr w:type="gramStart"/>
      <w:r>
        <w:t>is</w:t>
      </w:r>
      <w:proofErr w:type="gramEnd"/>
      <w:r>
        <w:t xml:space="preserve"> there a maximum relative price level (compared to current products) at which public funding of EHL products is appropriate, and if so, what is the order of magnitude of this and how is it determined?</w:t>
      </w:r>
    </w:p>
    <w:p w14:paraId="48212559" w14:textId="671433C7" w:rsidR="00DC5DE8" w:rsidRDefault="00B521A8">
      <w:pPr>
        <w:spacing w:after="120"/>
        <w:ind w:left="720" w:hanging="720"/>
      </w:pPr>
      <w:r>
        <w:t>3</w:t>
      </w:r>
      <w:r w:rsidR="00DC5DE8">
        <w:t>.</w:t>
      </w:r>
      <w:r w:rsidR="00DC5DE8">
        <w:tab/>
        <w:t>For each of FVIII and FIX, is there any particular clinical need for or advantage in</w:t>
      </w:r>
      <w:proofErr w:type="gramStart"/>
      <w:r w:rsidR="00DC5DE8">
        <w:t>:</w:t>
      </w:r>
      <w:proofErr w:type="gramEnd"/>
      <w:r w:rsidR="00DC5DE8">
        <w:br/>
        <w:t>a)</w:t>
      </w:r>
      <w:r w:rsidR="00DC5DE8">
        <w:tab/>
        <w:t>having more than one EHL product available under NBA supply arrangements, and</w:t>
      </w:r>
    </w:p>
    <w:p w14:paraId="3AA2B10E" w14:textId="77777777" w:rsidR="00DC5DE8" w:rsidRDefault="00DC5DE8" w:rsidP="00DC5DE8">
      <w:pPr>
        <w:spacing w:after="120"/>
        <w:ind w:left="1440" w:hanging="731"/>
      </w:pPr>
      <w:r>
        <w:t>b)</w:t>
      </w:r>
      <w:r>
        <w:tab/>
      </w:r>
      <w:proofErr w:type="gramStart"/>
      <w:r>
        <w:t>continuing</w:t>
      </w:r>
      <w:proofErr w:type="gramEnd"/>
      <w:r>
        <w:t xml:space="preserve"> to have current normal half-life products available under NBA supply arrangements?</w:t>
      </w:r>
    </w:p>
    <w:p w14:paraId="0E6F4B3E" w14:textId="63276F05" w:rsidR="00DC5DE8" w:rsidRDefault="00F1256C" w:rsidP="00DC5DE8">
      <w:pPr>
        <w:spacing w:after="120"/>
        <w:ind w:left="720" w:hanging="720"/>
      </w:pPr>
      <w:r>
        <w:t>4</w:t>
      </w:r>
      <w:r w:rsidR="00DC5DE8">
        <w:t>.</w:t>
      </w:r>
      <w:r w:rsidR="00DC5DE8">
        <w:tab/>
        <w:t>Is there a need for particular specialist clinicians to be involved in the prescription or management of EHL products, or for particular governance or eligibility conditions to apply to the access of EHL clotting factor products under publicly funded arrangements?</w:t>
      </w:r>
    </w:p>
    <w:p w14:paraId="596EB49E" w14:textId="48AEA208" w:rsidR="00E84430" w:rsidRDefault="00E84430" w:rsidP="00E84430">
      <w:pPr>
        <w:spacing w:after="120"/>
      </w:pPr>
      <w:r>
        <w:t>In each case, these questions should be addressed having regard to the range of current and new EHL clotting factor products for each of haemophilia A (FVIII) and haemophilia B (FIX), and the identified clinical purposes for each condition (prophylaxis, acute treatment, perioperative management, immune tolerance induction).</w:t>
      </w:r>
      <w:r w:rsidR="00F1256C">
        <w:t xml:space="preserve"> </w:t>
      </w:r>
    </w:p>
    <w:p w14:paraId="162C818A" w14:textId="77777777" w:rsidR="00E311CF" w:rsidRDefault="00E311CF">
      <w:pPr>
        <w:rPr>
          <w:rFonts w:ascii="Arial Narrow" w:hAnsi="Arial Narrow" w:cstheme="minorHAnsi"/>
          <w:sz w:val="18"/>
          <w:szCs w:val="18"/>
        </w:rPr>
      </w:pPr>
      <w:r>
        <w:rPr>
          <w:rFonts w:ascii="Arial Narrow" w:hAnsi="Arial Narrow" w:cstheme="minorHAnsi"/>
          <w:sz w:val="18"/>
          <w:szCs w:val="18"/>
        </w:rPr>
        <w:br w:type="page"/>
      </w:r>
    </w:p>
    <w:p w14:paraId="60F6AE4D" w14:textId="15952802" w:rsidR="007F4E20" w:rsidRPr="00E364F7" w:rsidRDefault="001D0AC7">
      <w:pPr>
        <w:rPr>
          <w:rFonts w:eastAsia="MS Gothic"/>
          <w:bCs/>
          <w:color w:val="548DD4"/>
          <w:szCs w:val="26"/>
        </w:rPr>
      </w:pPr>
      <w:r>
        <w:rPr>
          <w:rFonts w:eastAsia="MS Gothic"/>
          <w:b/>
          <w:bCs/>
          <w:i/>
          <w:color w:val="548DD4"/>
          <w:szCs w:val="26"/>
          <w:u w:val="single"/>
        </w:rPr>
        <w:lastRenderedPageBreak/>
        <w:t>Population, Intervention, Comparator and Outcomes (</w:t>
      </w:r>
      <w:r w:rsidR="00E364F7" w:rsidRPr="00E364F7">
        <w:rPr>
          <w:rFonts w:eastAsia="MS Gothic"/>
          <w:b/>
          <w:bCs/>
          <w:i/>
          <w:color w:val="548DD4"/>
          <w:szCs w:val="26"/>
          <w:u w:val="single"/>
        </w:rPr>
        <w:t>PICO</w:t>
      </w:r>
      <w:r>
        <w:rPr>
          <w:rFonts w:eastAsia="MS Gothic"/>
          <w:b/>
          <w:bCs/>
          <w:i/>
          <w:color w:val="548DD4"/>
          <w:szCs w:val="26"/>
          <w:u w:val="single"/>
        </w:rPr>
        <w:t>)</w:t>
      </w:r>
      <w:r w:rsidR="00953ED7">
        <w:rPr>
          <w:rFonts w:eastAsia="MS Gothic"/>
          <w:b/>
          <w:bCs/>
          <w:i/>
          <w:color w:val="548DD4"/>
          <w:szCs w:val="26"/>
          <w:u w:val="single"/>
        </w:rPr>
        <w:t xml:space="preserve"> </w:t>
      </w:r>
    </w:p>
    <w:p w14:paraId="7289ACD7" w14:textId="77777777" w:rsidR="00896845" w:rsidRPr="00E364F7" w:rsidRDefault="00896845">
      <w:pPr>
        <w:rPr>
          <w:b/>
        </w:rPr>
      </w:pPr>
      <w:r w:rsidRPr="00E364F7">
        <w:rPr>
          <w:b/>
        </w:rPr>
        <w:t>Population</w:t>
      </w:r>
    </w:p>
    <w:p w14:paraId="26B8B163" w14:textId="347CC341" w:rsidR="00D10984" w:rsidRDefault="00D10984" w:rsidP="00D10984">
      <w:r w:rsidRPr="00D10984">
        <w:t xml:space="preserve">Haemophilia A and B are X-linked genetic diseases, caused by mutations affecting the coagulation protein factors VIII (Haemophilia A) and IX (Haemophilia B). Severe disease is defined as having &lt;1% of </w:t>
      </w:r>
      <w:r w:rsidR="0044463D">
        <w:t xml:space="preserve">normal </w:t>
      </w:r>
      <w:r w:rsidRPr="00D10984">
        <w:t xml:space="preserve">FVIII or IX clotting activity. Moderate disease is between 1 and 5% of </w:t>
      </w:r>
      <w:r w:rsidR="0044463D">
        <w:t xml:space="preserve">normal </w:t>
      </w:r>
      <w:r w:rsidRPr="00D10984">
        <w:t xml:space="preserve">clotting activity, and mild haemophilia is having between 5 and 49% of </w:t>
      </w:r>
      <w:r w:rsidR="0044463D">
        <w:t xml:space="preserve">normal </w:t>
      </w:r>
      <w:r w:rsidRPr="00D10984">
        <w:t xml:space="preserve">clotting activity </w:t>
      </w:r>
      <w:r w:rsidR="00284F1F">
        <w:fldChar w:fldCharType="begin"/>
      </w:r>
      <w:r w:rsidR="00E471E0">
        <w:instrText xml:space="preserve"> ADDIN EN.CITE &lt;EndNote&gt;&lt;Cite&gt;&lt;Author&gt;Miguelino&lt;/Author&gt;&lt;Year&gt;2014&lt;/Year&gt;&lt;RecNum&gt;407&lt;/RecNum&gt;&lt;IDText&gt;1073-83&lt;/IDText&gt;&lt;DisplayText&gt;(Miguelino &amp;amp; Powell 2014)&lt;/DisplayText&gt;&lt;record&gt;&lt;rec-number&gt;407&lt;/rec-number&gt;&lt;foreign-keys&gt;&lt;key app="EN" db-id="xxv29xwz59sarceazeax5p5kzxt2dafdzse0" timestamp="1479346204"&gt;407&lt;/key&gt;&lt;/foreign-keys&gt;&lt;ref-type name="Journal Article"&gt;17&lt;/ref-type&gt;&lt;contributors&gt;&lt;authors&gt;&lt;author&gt;Miguelino, M. G.&lt;/author&gt;&lt;author&gt;Powell, J. S.&lt;/author&gt;&lt;/authors&gt;&lt;/contributors&gt;&lt;titles&gt;&lt;title&gt;Clinical utility and patient perspectives on the use of extended half-life rFIXFc in the management of hemophilia B&lt;/title&gt;&lt;secondary-title&gt;Patient Prefer Adherence&lt;/secondary-title&gt;&lt;/titles&gt;&lt;periodical&gt;&lt;full-title&gt;Patient Prefer Adherence&lt;/full-title&gt;&lt;/periodical&gt;&lt;pages&gt;1073-83&lt;/pages&gt;&lt;volume&gt;8&lt;/volume&gt;&lt;dates&gt;&lt;year&gt;2014&lt;/year&gt;&lt;pub-dates&gt;&lt;date&gt;2014-01-01&lt;/date&gt;&lt;/pub-dates&gt;&lt;/dates&gt;&lt;isbn&gt;1177-889x&lt;/isbn&gt;&lt;urls&gt;&lt;related-urls&gt;&lt;url&gt;https://www.dovepress.com/getfile.php?fileID=21127&lt;/url&gt;&lt;/related-urls&gt;&lt;/urls&gt;&lt;custom1&gt;RAYYAN-INCLUSION: {&amp;quot;Klara&amp;quot;=&amp;gt;true, &amp;quot;Skye&amp;quot;=&amp;gt;true} | RAYYAN-LABELS: clin utility,patient perspectives,Fc-Fusion&lt;/custom1&gt;&lt;language&gt;Eng&lt;/language&gt;&lt;/record&gt;&lt;/Cite&gt;&lt;/EndNote&gt;</w:instrText>
      </w:r>
      <w:r w:rsidR="00284F1F">
        <w:fldChar w:fldCharType="separate"/>
      </w:r>
      <w:r w:rsidR="00284F1F">
        <w:rPr>
          <w:noProof/>
        </w:rPr>
        <w:t>(Miguelino &amp; Powell 2014)</w:t>
      </w:r>
      <w:r w:rsidR="00284F1F">
        <w:fldChar w:fldCharType="end"/>
      </w:r>
      <w:r w:rsidRPr="00D10984">
        <w:t xml:space="preserve">. Patients with severe haemophilia are at risk of severe, life-threatening bleeding episodes, which may occur spontaneously </w:t>
      </w:r>
      <w:r w:rsidR="00284F1F">
        <w:fldChar w:fldCharType="begin"/>
      </w:r>
      <w:r w:rsidR="00E471E0">
        <w:instrText xml:space="preserve"> ADDIN EN.CITE &lt;EndNote&gt;&lt;Cite&gt;&lt;Author&gt;Miguelino&lt;/Author&gt;&lt;Year&gt;2014&lt;/Year&gt;&lt;RecNum&gt;407&lt;/RecNum&gt;&lt;IDText&gt;1073-83&lt;/IDText&gt;&lt;DisplayText&gt;(Miguelino &amp;amp; Powell 2014)&lt;/DisplayText&gt;&lt;record&gt;&lt;rec-number&gt;407&lt;/rec-number&gt;&lt;foreign-keys&gt;&lt;key app="EN" db-id="xxv29xwz59sarceazeax5p5kzxt2dafdzse0" timestamp="1479346204"&gt;407&lt;/key&gt;&lt;/foreign-keys&gt;&lt;ref-type name="Journal Article"&gt;17&lt;/ref-type&gt;&lt;contributors&gt;&lt;authors&gt;&lt;author&gt;Miguelino, M. G.&lt;/author&gt;&lt;author&gt;Powell, J. S.&lt;/author&gt;&lt;/authors&gt;&lt;/contributors&gt;&lt;titles&gt;&lt;title&gt;Clinical utility and patient perspectives on the use of extended half-life rFIXFc in the management of hemophilia B&lt;/title&gt;&lt;secondary-title&gt;Patient Prefer Adherence&lt;/secondary-title&gt;&lt;/titles&gt;&lt;periodical&gt;&lt;full-title&gt;Patient Prefer Adherence&lt;/full-title&gt;&lt;/periodical&gt;&lt;pages&gt;1073-83&lt;/pages&gt;&lt;volume&gt;8&lt;/volume&gt;&lt;dates&gt;&lt;year&gt;2014&lt;/year&gt;&lt;pub-dates&gt;&lt;date&gt;2014-01-01&lt;/date&gt;&lt;/pub-dates&gt;&lt;/dates&gt;&lt;isbn&gt;1177-889x&lt;/isbn&gt;&lt;urls&gt;&lt;related-urls&gt;&lt;url&gt;https://www.dovepress.com/getfile.php?fileID=21127&lt;/url&gt;&lt;/related-urls&gt;&lt;/urls&gt;&lt;custom1&gt;RAYYAN-INCLUSION: {&amp;quot;Klara&amp;quot;=&amp;gt;true, &amp;quot;Skye&amp;quot;=&amp;gt;true} | RAYYAN-LABELS: clin utility,patient perspectives,Fc-Fusion&lt;/custom1&gt;&lt;language&gt;Eng&lt;/language&gt;&lt;/record&gt;&lt;/Cite&gt;&lt;/EndNote&gt;</w:instrText>
      </w:r>
      <w:r w:rsidR="00284F1F">
        <w:fldChar w:fldCharType="separate"/>
      </w:r>
      <w:r w:rsidR="00284F1F">
        <w:rPr>
          <w:noProof/>
        </w:rPr>
        <w:t>(Miguelino &amp; Powell 2014)</w:t>
      </w:r>
      <w:r w:rsidR="00284F1F">
        <w:fldChar w:fldCharType="end"/>
      </w:r>
      <w:r w:rsidRPr="00D10984">
        <w:t xml:space="preserve">.  Recurrent bleeds may cause severe </w:t>
      </w:r>
      <w:proofErr w:type="spellStart"/>
      <w:r w:rsidRPr="00D10984">
        <w:t>arthropathy</w:t>
      </w:r>
      <w:proofErr w:type="spellEnd"/>
      <w:r w:rsidRPr="00D10984">
        <w:t xml:space="preserve">, soft-tissue haematomas, and retroperitoneal and intracerebral haemorrhages </w:t>
      </w:r>
      <w:r w:rsidR="00284F1F">
        <w:fldChar w:fldCharType="begin"/>
      </w:r>
      <w:r w:rsidR="00E471E0">
        <w:instrText xml:space="preserve"> ADDIN EN.CITE &lt;EndNote&gt;&lt;Cite&gt;&lt;Author&gt;Mancuso&lt;/Author&gt;&lt;Year&gt;2014&lt;/Year&gt;&lt;RecNum&gt;59&lt;/RecNum&gt;&lt;IDText&gt;365-371&lt;/IDText&gt;&lt;DisplayText&gt;(Mancuso &amp;amp; Mannucci 2014)&lt;/DisplayText&gt;&lt;record&gt;&lt;rec-number&gt;59&lt;/rec-number&gt;&lt;foreign-keys&gt;&lt;key app="EN" db-id="xxv29xwz59sarceazeax5p5kzxt2dafdzse0" timestamp="1479346132"&gt;59&lt;/key&gt;&lt;/foreign-keys&gt;&lt;ref-type name="Journal Article"&gt;17&lt;/ref-type&gt;&lt;contributors&gt;&lt;authors&gt;&lt;author&gt;Mancuso, M. E.&lt;/author&gt;&lt;author&gt;Mannucci, P. M.&lt;/author&gt;&lt;/authors&gt;&lt;/contributors&gt;&lt;titles&gt;&lt;title&gt;Fc-fusion technology and recombinant FVIII and FIX in the management of the hemophiliac&lt;/title&gt;&lt;secondary-title&gt;Drug Design, Development and Therapy&lt;/secondary-title&gt;&lt;/titles&gt;&lt;periodical&gt;&lt;full-title&gt;Drug Design, Development and Therapy&lt;/full-title&gt;&lt;/periodical&gt;&lt;pages&gt;365-371&lt;/pages&gt;&lt;volume&gt;8&lt;/volume&gt;&lt;dates&gt;&lt;year&gt;2014&lt;/year&gt;&lt;pub-dates&gt;&lt;date&gt;2014-01-01&lt;/date&gt;&lt;/pub-dates&gt;&lt;/dates&gt;&lt;isbn&gt;NCT00324155/ClinicalTrials.gov NCT01119508/ClinicalTrials.gov&lt;/isbn&gt;&lt;urls&gt;&lt;related-urls&gt;&lt;url&gt;https://www.scopus.com/inward/record.uri?eid=2-s2.0-84897562467&amp;amp;partnerID=40&amp;amp;md5=9be2912ea2f45ab531392ba4b918778f&lt;/url&gt;&lt;url&gt;https://www.dovepress.com/getfile.php?fileID=19476&lt;/url&gt;&lt;/related-urls&gt;&lt;/urls&gt;&lt;custom1&gt;RAYYAN-INCLUSION: {&amp;quot;Klara&amp;quot;=&amp;gt;true, &amp;quot;Skye&amp;quot;=&amp;gt;false} | RAYYAN-LABELS: CONFLICT,checked,Fc-Fusion | RAYYAN-EXCLUSION-REASONS: non SR&lt;/custom1&gt;&lt;/record&gt;&lt;/Cite&gt;&lt;/EndNote&gt;</w:instrText>
      </w:r>
      <w:r w:rsidR="00284F1F">
        <w:fldChar w:fldCharType="separate"/>
      </w:r>
      <w:r w:rsidR="00284F1F">
        <w:rPr>
          <w:noProof/>
        </w:rPr>
        <w:t>(Mancuso &amp; Mannucci 2014)</w:t>
      </w:r>
      <w:r w:rsidR="00284F1F">
        <w:fldChar w:fldCharType="end"/>
      </w:r>
      <w:r w:rsidRPr="00D10984">
        <w:t xml:space="preserve">. When patients are untreated, they have a short life expectancy of approximately 25 years </w:t>
      </w:r>
      <w:r w:rsidR="00284F1F">
        <w:fldChar w:fldCharType="begin"/>
      </w:r>
      <w:r w:rsidR="00E471E0">
        <w:instrText xml:space="preserve"> ADDIN EN.CITE &lt;EndNote&gt;&lt;Cite&gt;&lt;Author&gt;Miguelino&lt;/Author&gt;&lt;Year&gt;2014&lt;/Year&gt;&lt;RecNum&gt;407&lt;/RecNum&gt;&lt;IDText&gt;1073-83&lt;/IDText&gt;&lt;DisplayText&gt;(Miguelino &amp;amp; Powell 2014)&lt;/DisplayText&gt;&lt;record&gt;&lt;rec-number&gt;407&lt;/rec-number&gt;&lt;foreign-keys&gt;&lt;key app="EN" db-id="xxv29xwz59sarceazeax5p5kzxt2dafdzse0" timestamp="1479346204"&gt;407&lt;/key&gt;&lt;/foreign-keys&gt;&lt;ref-type name="Journal Article"&gt;17&lt;/ref-type&gt;&lt;contributors&gt;&lt;authors&gt;&lt;author&gt;Miguelino, M. G.&lt;/author&gt;&lt;author&gt;Powell, J. S.&lt;/author&gt;&lt;/authors&gt;&lt;/contributors&gt;&lt;titles&gt;&lt;title&gt;Clinical utility and patient perspectives on the use of extended half-life rFIXFc in the management of hemophilia B&lt;/title&gt;&lt;secondary-title&gt;Patient Prefer Adherence&lt;/secondary-title&gt;&lt;/titles&gt;&lt;periodical&gt;&lt;full-title&gt;Patient Prefer Adherence&lt;/full-title&gt;&lt;/periodical&gt;&lt;pages&gt;1073-83&lt;/pages&gt;&lt;volume&gt;8&lt;/volume&gt;&lt;dates&gt;&lt;year&gt;2014&lt;/year&gt;&lt;pub-dates&gt;&lt;date&gt;2014-01-01&lt;/date&gt;&lt;/pub-dates&gt;&lt;/dates&gt;&lt;isbn&gt;1177-889x&lt;/isbn&gt;&lt;urls&gt;&lt;related-urls&gt;&lt;url&gt;https://www.dovepress.com/getfile.php?fileID=21127&lt;/url&gt;&lt;/related-urls&gt;&lt;/urls&gt;&lt;custom1&gt;RAYYAN-INCLUSION: {&amp;quot;Klara&amp;quot;=&amp;gt;true, &amp;quot;Skye&amp;quot;=&amp;gt;true} | RAYYAN-LABELS: clin utility,patient perspectives,Fc-Fusion&lt;/custom1&gt;&lt;language&gt;Eng&lt;/language&gt;&lt;/record&gt;&lt;/Cite&gt;&lt;/EndNote&gt;</w:instrText>
      </w:r>
      <w:r w:rsidR="00284F1F">
        <w:fldChar w:fldCharType="separate"/>
      </w:r>
      <w:r w:rsidR="00284F1F">
        <w:rPr>
          <w:noProof/>
        </w:rPr>
        <w:t>(Miguelino &amp; Powell 2014)</w:t>
      </w:r>
      <w:r w:rsidR="00284F1F">
        <w:fldChar w:fldCharType="end"/>
      </w:r>
      <w:r w:rsidRPr="00D10984">
        <w:t>.</w:t>
      </w:r>
    </w:p>
    <w:p w14:paraId="54A01B7C" w14:textId="1E60E8E9" w:rsidR="0044463D" w:rsidRDefault="00530B4A" w:rsidP="0044463D">
      <w:r>
        <w:t xml:space="preserve">Internationally, haemophilia occurs in 1 in 6000 to 10 000 males </w:t>
      </w:r>
      <w:r w:rsidR="00284F1F">
        <w:fldChar w:fldCharType="begin"/>
      </w:r>
      <w:r w:rsidR="00284F1F">
        <w:instrText xml:space="preserve"> ADDIN EN.CITE &lt;EndNote&gt;&lt;Cite&gt;&lt;Author&gt;National Blood Authority&lt;/Author&gt;&lt;Year&gt;2017&lt;/Year&gt;&lt;RecNum&gt;3&lt;/RecNum&gt;&lt;DisplayText&gt;(National Blood Authority 2017a)&lt;/DisplayText&gt;&lt;record&gt;&lt;rec-number&gt;3&lt;/rec-number&gt;&lt;foreign-keys&gt;&lt;key app="EN" db-id="05dfrv5t4ppa58ep50ixt0zyxesew55t555a" timestamp="1507849060"&gt;3&lt;/key&gt;&lt;/foreign-keys&gt;&lt;ref-type name="Web Page"&gt;12&lt;/ref-type&gt;&lt;contributors&gt;&lt;authors&gt;&lt;author&gt;National Blood Authority,&lt;/author&gt;&lt;/authors&gt;&lt;/contributors&gt;&lt;titles&gt;&lt;title&gt;Australian Bleeding Disorders Registry (ABDR) Annual Report 2015-16&lt;/title&gt;&lt;/titles&gt;&lt;dates&gt;&lt;year&gt;2017&lt;/year&gt;&lt;/dates&gt;&lt;urls&gt;&lt;related-urls&gt;&lt;url&gt;https://www.blood.gov.au/system/files/abdr-annual-report-2015-16-final.pdf&lt;/url&gt;&lt;/related-urls&gt;&lt;/urls&gt;&lt;/record&gt;&lt;/Cite&gt;&lt;/EndNote&gt;</w:instrText>
      </w:r>
      <w:r w:rsidR="00284F1F">
        <w:fldChar w:fldCharType="separate"/>
      </w:r>
      <w:r w:rsidR="00284F1F">
        <w:rPr>
          <w:noProof/>
        </w:rPr>
        <w:t>(National Blood Authority 2017a)</w:t>
      </w:r>
      <w:r w:rsidR="00284F1F">
        <w:fldChar w:fldCharType="end"/>
      </w:r>
      <w:r w:rsidR="0044463D">
        <w:t xml:space="preserve">. </w:t>
      </w:r>
      <w:r w:rsidR="00CB0EB1">
        <w:t>T</w:t>
      </w:r>
      <w:r>
        <w:t xml:space="preserve">here </w:t>
      </w:r>
      <w:r w:rsidR="00DB1A36">
        <w:t>are</w:t>
      </w:r>
      <w:r>
        <w:t xml:space="preserve"> currently 2,</w:t>
      </w:r>
      <w:r w:rsidR="00CB0EB1">
        <w:t>849</w:t>
      </w:r>
      <w:r>
        <w:t xml:space="preserve"> people with </w:t>
      </w:r>
      <w:r w:rsidR="0044463D">
        <w:t>Haemophilia</w:t>
      </w:r>
      <w:r w:rsidR="00CB0EB1">
        <w:t xml:space="preserve"> A and B </w:t>
      </w:r>
      <w:r w:rsidR="0044463D">
        <w:t xml:space="preserve">listed on the Australian Bleeding Disorders Registry (ABDR; </w:t>
      </w:r>
      <w:r w:rsidR="0044463D">
        <w:fldChar w:fldCharType="begin"/>
      </w:r>
      <w:r w:rsidR="0044463D">
        <w:instrText xml:space="preserve"> REF _Ref495650661 \h </w:instrText>
      </w:r>
      <w:r w:rsidR="0044463D">
        <w:fldChar w:fldCharType="separate"/>
      </w:r>
      <w:r w:rsidR="00205D92">
        <w:t xml:space="preserve">Table </w:t>
      </w:r>
      <w:r w:rsidR="00205D92">
        <w:rPr>
          <w:noProof/>
        </w:rPr>
        <w:t>3</w:t>
      </w:r>
      <w:r w:rsidR="0044463D">
        <w:fldChar w:fldCharType="end"/>
      </w:r>
      <w:r w:rsidR="0044463D">
        <w:t>)</w:t>
      </w:r>
      <w:r>
        <w:t xml:space="preserve">. </w:t>
      </w:r>
      <w:r w:rsidR="0044463D">
        <w:t>Of these, 1</w:t>
      </w:r>
      <w:r w:rsidR="00CB0EB1">
        <w:t>,</w:t>
      </w:r>
      <w:r w:rsidR="0044463D">
        <w:t>2</w:t>
      </w:r>
      <w:r w:rsidR="00CB0EB1">
        <w:t>41</w:t>
      </w:r>
      <w:r w:rsidR="0044463D">
        <w:t xml:space="preserve"> received treatment with clotting factor VIII or IX products in the </w:t>
      </w:r>
      <w:r w:rsidR="00DB1A36">
        <w:t xml:space="preserve">2015-16 </w:t>
      </w:r>
      <w:r w:rsidR="0044463D">
        <w:t xml:space="preserve">financial year. </w:t>
      </w:r>
    </w:p>
    <w:p w14:paraId="3523413C" w14:textId="5A3C9AF8" w:rsidR="00770EB2" w:rsidRDefault="00770EB2" w:rsidP="00770EB2">
      <w:pPr>
        <w:pStyle w:val="Caption"/>
      </w:pPr>
      <w:bookmarkStart w:id="2" w:name="_Ref495650661"/>
      <w:r>
        <w:t xml:space="preserve">Table </w:t>
      </w:r>
      <w:r>
        <w:fldChar w:fldCharType="begin"/>
      </w:r>
      <w:r>
        <w:instrText xml:space="preserve"> SEQ Table \* ARABIC </w:instrText>
      </w:r>
      <w:r>
        <w:fldChar w:fldCharType="separate"/>
      </w:r>
      <w:r w:rsidR="00205D92">
        <w:rPr>
          <w:noProof/>
        </w:rPr>
        <w:t>3</w:t>
      </w:r>
      <w:r>
        <w:fldChar w:fldCharType="end"/>
      </w:r>
      <w:bookmarkEnd w:id="2"/>
      <w:r>
        <w:tab/>
        <w:t>Number of people in Australian Bleeding Disorders Registry (ABDR) in 2015-16</w:t>
      </w:r>
      <w:r w:rsidR="006B7BA5">
        <w:t xml:space="preserve"> </w:t>
      </w:r>
    </w:p>
    <w:tbl>
      <w:tblPr>
        <w:tblStyle w:val="TableGrid"/>
        <w:tblW w:w="9016" w:type="dxa"/>
        <w:tblLook w:val="04A0" w:firstRow="1" w:lastRow="0" w:firstColumn="1" w:lastColumn="0" w:noHBand="0" w:noVBand="1"/>
        <w:tblCaption w:val="Prevalence of haemophilia in Australia"/>
        <w:tblDescription w:val="numbers in the Australian Bleeding Disorders Registry"/>
      </w:tblPr>
      <w:tblGrid>
        <w:gridCol w:w="2233"/>
        <w:gridCol w:w="2157"/>
        <w:gridCol w:w="1938"/>
        <w:gridCol w:w="2688"/>
      </w:tblGrid>
      <w:tr w:rsidR="0044463D" w14:paraId="65D80108" w14:textId="77777777" w:rsidTr="000D0BB0">
        <w:trPr>
          <w:trHeight w:val="559"/>
          <w:tblHeader/>
        </w:trPr>
        <w:tc>
          <w:tcPr>
            <w:tcW w:w="2233" w:type="dxa"/>
          </w:tcPr>
          <w:p w14:paraId="248A7CCE" w14:textId="0B6D0A74" w:rsidR="0044463D" w:rsidRPr="00825C0A" w:rsidRDefault="0072720F" w:rsidP="00EE4161">
            <w:pPr>
              <w:pStyle w:val="Tabletext"/>
              <w:rPr>
                <w:b/>
              </w:rPr>
            </w:pPr>
            <w:r w:rsidRPr="00825C0A">
              <w:rPr>
                <w:b/>
                <w:color w:val="FFFFFF" w:themeColor="background1"/>
              </w:rPr>
              <w:t>-</w:t>
            </w:r>
          </w:p>
        </w:tc>
        <w:tc>
          <w:tcPr>
            <w:tcW w:w="2157" w:type="dxa"/>
          </w:tcPr>
          <w:p w14:paraId="6FE2B4CA" w14:textId="77777777" w:rsidR="0044463D" w:rsidRPr="00825C0A" w:rsidRDefault="0044463D" w:rsidP="00EE4161">
            <w:pPr>
              <w:pStyle w:val="Tabletext"/>
              <w:rPr>
                <w:b/>
              </w:rPr>
            </w:pPr>
            <w:r w:rsidRPr="00825C0A">
              <w:rPr>
                <w:b/>
              </w:rPr>
              <w:t>No. in ABDR registry</w:t>
            </w:r>
          </w:p>
        </w:tc>
        <w:tc>
          <w:tcPr>
            <w:tcW w:w="1938" w:type="dxa"/>
          </w:tcPr>
          <w:p w14:paraId="3144458D" w14:textId="5A056B02" w:rsidR="0044463D" w:rsidRPr="00825C0A" w:rsidRDefault="0044463D" w:rsidP="00EE4161">
            <w:pPr>
              <w:pStyle w:val="Tabletext"/>
              <w:rPr>
                <w:b/>
              </w:rPr>
            </w:pPr>
            <w:r w:rsidRPr="00825C0A">
              <w:rPr>
                <w:b/>
              </w:rPr>
              <w:t>Severe disease</w:t>
            </w:r>
          </w:p>
        </w:tc>
        <w:tc>
          <w:tcPr>
            <w:tcW w:w="2688" w:type="dxa"/>
          </w:tcPr>
          <w:p w14:paraId="673E8DEF" w14:textId="7B10095E" w:rsidR="0044463D" w:rsidRPr="00825C0A" w:rsidRDefault="0044463D" w:rsidP="00EE4161">
            <w:pPr>
              <w:pStyle w:val="Tabletext"/>
              <w:rPr>
                <w:b/>
              </w:rPr>
            </w:pPr>
            <w:r w:rsidRPr="00825C0A">
              <w:rPr>
                <w:b/>
              </w:rPr>
              <w:t>No. who received product</w:t>
            </w:r>
          </w:p>
        </w:tc>
      </w:tr>
      <w:tr w:rsidR="0044463D" w14:paraId="02B85B23" w14:textId="77777777" w:rsidTr="00EE4161">
        <w:trPr>
          <w:trHeight w:val="559"/>
        </w:trPr>
        <w:tc>
          <w:tcPr>
            <w:tcW w:w="2233" w:type="dxa"/>
          </w:tcPr>
          <w:p w14:paraId="2AAC8FBC" w14:textId="77777777" w:rsidR="0044463D" w:rsidRDefault="0044463D" w:rsidP="00EE4161">
            <w:pPr>
              <w:pStyle w:val="Tabletext"/>
            </w:pPr>
            <w:r>
              <w:t>Haemophilia A</w:t>
            </w:r>
          </w:p>
        </w:tc>
        <w:tc>
          <w:tcPr>
            <w:tcW w:w="2157" w:type="dxa"/>
          </w:tcPr>
          <w:p w14:paraId="3912F47E" w14:textId="77777777" w:rsidR="0044463D" w:rsidRDefault="0044463D" w:rsidP="00EE4161">
            <w:pPr>
              <w:pStyle w:val="Tabletext"/>
            </w:pPr>
            <w:r>
              <w:t>2301</w:t>
            </w:r>
          </w:p>
        </w:tc>
        <w:tc>
          <w:tcPr>
            <w:tcW w:w="1938" w:type="dxa"/>
          </w:tcPr>
          <w:p w14:paraId="0F82B287" w14:textId="1CE70664" w:rsidR="0044463D" w:rsidRDefault="0044463D" w:rsidP="00EE4161">
            <w:pPr>
              <w:pStyle w:val="Tabletext"/>
            </w:pPr>
            <w:r>
              <w:t>660</w:t>
            </w:r>
          </w:p>
        </w:tc>
        <w:tc>
          <w:tcPr>
            <w:tcW w:w="2688" w:type="dxa"/>
          </w:tcPr>
          <w:p w14:paraId="273A4D68" w14:textId="232CFA15" w:rsidR="0044463D" w:rsidRDefault="0044463D" w:rsidP="00EE4161">
            <w:pPr>
              <w:pStyle w:val="Tabletext"/>
            </w:pPr>
            <w:r>
              <w:t>1022</w:t>
            </w:r>
          </w:p>
        </w:tc>
      </w:tr>
      <w:tr w:rsidR="0044463D" w14:paraId="30B4BB63" w14:textId="77777777" w:rsidTr="00EE4161">
        <w:trPr>
          <w:trHeight w:val="559"/>
        </w:trPr>
        <w:tc>
          <w:tcPr>
            <w:tcW w:w="2233" w:type="dxa"/>
          </w:tcPr>
          <w:p w14:paraId="758D04B6" w14:textId="77777777" w:rsidR="0044463D" w:rsidRDefault="0044463D" w:rsidP="00EE4161">
            <w:pPr>
              <w:pStyle w:val="Tabletext"/>
            </w:pPr>
            <w:r>
              <w:t>Haemophilia B</w:t>
            </w:r>
          </w:p>
        </w:tc>
        <w:tc>
          <w:tcPr>
            <w:tcW w:w="2157" w:type="dxa"/>
          </w:tcPr>
          <w:p w14:paraId="3DFAA066" w14:textId="77777777" w:rsidR="0044463D" w:rsidRDefault="0044463D" w:rsidP="00EE4161">
            <w:pPr>
              <w:pStyle w:val="Tabletext"/>
            </w:pPr>
            <w:r>
              <w:t>548</w:t>
            </w:r>
          </w:p>
        </w:tc>
        <w:tc>
          <w:tcPr>
            <w:tcW w:w="1938" w:type="dxa"/>
          </w:tcPr>
          <w:p w14:paraId="511FC73F" w14:textId="65ECFBEC" w:rsidR="0044463D" w:rsidRDefault="0044463D" w:rsidP="00EE4161">
            <w:pPr>
              <w:pStyle w:val="Tabletext"/>
            </w:pPr>
            <w:r>
              <w:t>102</w:t>
            </w:r>
          </w:p>
        </w:tc>
        <w:tc>
          <w:tcPr>
            <w:tcW w:w="2688" w:type="dxa"/>
          </w:tcPr>
          <w:p w14:paraId="52E83136" w14:textId="24078FAE" w:rsidR="0044463D" w:rsidRDefault="0044463D" w:rsidP="00EE4161">
            <w:pPr>
              <w:pStyle w:val="Tabletext"/>
            </w:pPr>
            <w:r>
              <w:t>219</w:t>
            </w:r>
          </w:p>
        </w:tc>
      </w:tr>
      <w:tr w:rsidR="0044463D" w14:paraId="6D0DFBBC" w14:textId="77777777" w:rsidTr="00EE4161">
        <w:trPr>
          <w:trHeight w:val="559"/>
        </w:trPr>
        <w:tc>
          <w:tcPr>
            <w:tcW w:w="2233" w:type="dxa"/>
          </w:tcPr>
          <w:p w14:paraId="68C45327" w14:textId="4C7F4851" w:rsidR="0044463D" w:rsidRDefault="0044463D" w:rsidP="00EE4161">
            <w:pPr>
              <w:pStyle w:val="Tabletext"/>
            </w:pPr>
            <w:r>
              <w:t>Total</w:t>
            </w:r>
          </w:p>
        </w:tc>
        <w:tc>
          <w:tcPr>
            <w:tcW w:w="2157" w:type="dxa"/>
          </w:tcPr>
          <w:p w14:paraId="4EB6EBE3" w14:textId="36F69A26" w:rsidR="0044463D" w:rsidRDefault="0044463D" w:rsidP="00EE4161">
            <w:pPr>
              <w:pStyle w:val="Tabletext"/>
            </w:pPr>
            <w:r>
              <w:t>2</w:t>
            </w:r>
            <w:r w:rsidR="00CB0EB1">
              <w:t>849</w:t>
            </w:r>
          </w:p>
        </w:tc>
        <w:tc>
          <w:tcPr>
            <w:tcW w:w="1938" w:type="dxa"/>
          </w:tcPr>
          <w:p w14:paraId="5A8452CF" w14:textId="609C3B15" w:rsidR="0044463D" w:rsidRDefault="0044463D" w:rsidP="00EE4161">
            <w:pPr>
              <w:pStyle w:val="Tabletext"/>
            </w:pPr>
            <w:r>
              <w:t>762</w:t>
            </w:r>
          </w:p>
        </w:tc>
        <w:tc>
          <w:tcPr>
            <w:tcW w:w="2688" w:type="dxa"/>
          </w:tcPr>
          <w:p w14:paraId="2169A5E5" w14:textId="55237557" w:rsidR="0044463D" w:rsidRDefault="0044463D" w:rsidP="00EE4161">
            <w:pPr>
              <w:pStyle w:val="Tabletext"/>
            </w:pPr>
            <w:r>
              <w:t>12</w:t>
            </w:r>
            <w:r w:rsidR="00CB0EB1">
              <w:t>41</w:t>
            </w:r>
          </w:p>
        </w:tc>
      </w:tr>
    </w:tbl>
    <w:p w14:paraId="2A49BB0D" w14:textId="5D11F97B" w:rsidR="0019750B" w:rsidRPr="00EE4161" w:rsidRDefault="006B7BA5" w:rsidP="00D10984">
      <w:pPr>
        <w:rPr>
          <w:rFonts w:ascii="Arial Narrow" w:hAnsi="Arial Narrow"/>
          <w:sz w:val="18"/>
          <w:szCs w:val="18"/>
        </w:rPr>
      </w:pPr>
      <w:r w:rsidRPr="00EE4161">
        <w:rPr>
          <w:rFonts w:ascii="Arial Narrow" w:hAnsi="Arial Narrow"/>
          <w:sz w:val="18"/>
          <w:szCs w:val="18"/>
        </w:rPr>
        <w:t xml:space="preserve">Source: </w:t>
      </w:r>
      <w:r w:rsidR="00284F1F">
        <w:rPr>
          <w:rFonts w:ascii="Arial Narrow" w:hAnsi="Arial Narrow"/>
          <w:sz w:val="18"/>
          <w:szCs w:val="18"/>
        </w:rPr>
        <w:fldChar w:fldCharType="begin"/>
      </w:r>
      <w:r w:rsidR="00284F1F">
        <w:rPr>
          <w:rFonts w:ascii="Arial Narrow" w:hAnsi="Arial Narrow"/>
          <w:sz w:val="18"/>
          <w:szCs w:val="18"/>
        </w:rPr>
        <w:instrText xml:space="preserve"> ADDIN EN.CITE &lt;EndNote&gt;&lt;Cite&gt;&lt;Author&gt;National Blood Authority&lt;/Author&gt;&lt;Year&gt;2017&lt;/Year&gt;&lt;RecNum&gt;3&lt;/RecNum&gt;&lt;DisplayText&gt;(National Blood Authority 2017a)&lt;/DisplayText&gt;&lt;record&gt;&lt;rec-number&gt;3&lt;/rec-number&gt;&lt;foreign-keys&gt;&lt;key app="EN" db-id="05dfrv5t4ppa58ep50ixt0zyxesew55t555a" timestamp="1507849060"&gt;3&lt;/key&gt;&lt;/foreign-keys&gt;&lt;ref-type name="Web Page"&gt;12&lt;/ref-type&gt;&lt;contributors&gt;&lt;authors&gt;&lt;author&gt;National Blood Authority,&lt;/author&gt;&lt;/authors&gt;&lt;/contributors&gt;&lt;titles&gt;&lt;title&gt;Australian Bleeding Disorders Registry (ABDR) Annual Report 2015-16&lt;/title&gt;&lt;/titles&gt;&lt;dates&gt;&lt;year&gt;2017&lt;/year&gt;&lt;/dates&gt;&lt;urls&gt;&lt;related-urls&gt;&lt;url&gt;https://www.blood.gov.au/system/files/abdr-annual-report-2015-16-final.pdf&lt;/url&gt;&lt;/related-urls&gt;&lt;/urls&gt;&lt;/record&gt;&lt;/Cite&gt;&lt;/EndNote&gt;</w:instrText>
      </w:r>
      <w:r w:rsidR="00284F1F">
        <w:rPr>
          <w:rFonts w:ascii="Arial Narrow" w:hAnsi="Arial Narrow"/>
          <w:sz w:val="18"/>
          <w:szCs w:val="18"/>
        </w:rPr>
        <w:fldChar w:fldCharType="separate"/>
      </w:r>
      <w:r w:rsidR="00284F1F">
        <w:rPr>
          <w:rFonts w:ascii="Arial Narrow" w:hAnsi="Arial Narrow"/>
          <w:noProof/>
          <w:sz w:val="18"/>
          <w:szCs w:val="18"/>
        </w:rPr>
        <w:t>(National Blood Authority 2017a)</w:t>
      </w:r>
      <w:r w:rsidR="00284F1F">
        <w:rPr>
          <w:rFonts w:ascii="Arial Narrow" w:hAnsi="Arial Narrow"/>
          <w:sz w:val="18"/>
          <w:szCs w:val="18"/>
        </w:rPr>
        <w:fldChar w:fldCharType="end"/>
      </w:r>
      <w:r w:rsidRPr="00EE4161">
        <w:rPr>
          <w:rFonts w:ascii="Arial Narrow" w:hAnsi="Arial Narrow"/>
          <w:sz w:val="18"/>
          <w:szCs w:val="18"/>
        </w:rPr>
        <w:t xml:space="preserve">. </w:t>
      </w:r>
    </w:p>
    <w:p w14:paraId="15A686C0" w14:textId="77777777" w:rsidR="001A10DA" w:rsidRDefault="001A10DA" w:rsidP="001A10DA">
      <w:r>
        <w:t>Haemophilia is usually diagnosed by assessing the following:</w:t>
      </w:r>
    </w:p>
    <w:p w14:paraId="308C202F" w14:textId="77777777" w:rsidR="001A10DA" w:rsidRDefault="001A10DA" w:rsidP="001A10DA">
      <w:pPr>
        <w:pStyle w:val="ListParagraph"/>
        <w:numPr>
          <w:ilvl w:val="0"/>
          <w:numId w:val="20"/>
        </w:numPr>
        <w:spacing w:before="120" w:after="120" w:line="240" w:lineRule="auto"/>
      </w:pPr>
      <w:r>
        <w:t>the person has a history of prolonged bleeding (e.g. with injury, surgery, dental work or other medical procedures);</w:t>
      </w:r>
    </w:p>
    <w:p w14:paraId="0ABB79E7" w14:textId="77777777" w:rsidR="001A10DA" w:rsidRDefault="001A10DA" w:rsidP="001A10DA">
      <w:pPr>
        <w:pStyle w:val="ListParagraph"/>
        <w:numPr>
          <w:ilvl w:val="0"/>
          <w:numId w:val="20"/>
        </w:numPr>
        <w:spacing w:before="120" w:after="120" w:line="240" w:lineRule="auto"/>
      </w:pPr>
      <w:r>
        <w:t>checking if there is a family history of haemophilia or bleeding problems; and</w:t>
      </w:r>
    </w:p>
    <w:p w14:paraId="554049B1" w14:textId="77777777" w:rsidR="001A10DA" w:rsidRDefault="001A10DA" w:rsidP="001A10DA">
      <w:pPr>
        <w:pStyle w:val="ListParagraph"/>
        <w:numPr>
          <w:ilvl w:val="0"/>
          <w:numId w:val="20"/>
        </w:numPr>
        <w:spacing w:before="120" w:after="120" w:line="240" w:lineRule="auto"/>
      </w:pPr>
      <w:proofErr w:type="gramStart"/>
      <w:r>
        <w:t>laboratory</w:t>
      </w:r>
      <w:proofErr w:type="gramEnd"/>
      <w:r>
        <w:t xml:space="preserve"> tests on a blood sample for a person’s clotting factor levels.</w:t>
      </w:r>
    </w:p>
    <w:p w14:paraId="0D134B86" w14:textId="20EBBD1A" w:rsidR="00712F51" w:rsidRDefault="001A10DA">
      <w:r>
        <w:t xml:space="preserve">The majority of people </w:t>
      </w:r>
      <w:r w:rsidR="004B0A4C">
        <w:t xml:space="preserve">in Australia </w:t>
      </w:r>
      <w:r>
        <w:t xml:space="preserve">with </w:t>
      </w:r>
      <w:r w:rsidR="00DB1A36">
        <w:t>Haemophilia</w:t>
      </w:r>
      <w:r>
        <w:t xml:space="preserve"> </w:t>
      </w:r>
      <w:r w:rsidR="009316AC">
        <w:t xml:space="preserve">have their condition managed through </w:t>
      </w:r>
      <w:r w:rsidR="004B0A4C">
        <w:t xml:space="preserve">one of 18 </w:t>
      </w:r>
      <w:r w:rsidR="00DB1A36">
        <w:t>Haemophilia Treatment Centre</w:t>
      </w:r>
      <w:r w:rsidR="004B0A4C">
        <w:t>s</w:t>
      </w:r>
      <w:r w:rsidR="00DB1A36">
        <w:t xml:space="preserve"> (HTC</w:t>
      </w:r>
      <w:r>
        <w:t xml:space="preserve">), which are specialist centres that provide comprehensive care to people with haemophilia and other bleeding disorders. The comprehensive care model ensures preventative and general treatment for the complex aspects of haemophilia are given in a co-ordinated way by a multi-disciplinary team, with specialised expertise within one centre. </w:t>
      </w:r>
    </w:p>
    <w:p w14:paraId="5FF55ABF" w14:textId="77777777" w:rsidR="00896845" w:rsidRPr="00E364F7" w:rsidRDefault="00896845">
      <w:pPr>
        <w:rPr>
          <w:b/>
        </w:rPr>
      </w:pPr>
      <w:r w:rsidRPr="00E364F7">
        <w:rPr>
          <w:b/>
        </w:rPr>
        <w:t>Intervention</w:t>
      </w:r>
    </w:p>
    <w:p w14:paraId="0DE2EC9E" w14:textId="26FF9C61" w:rsidR="00344FF7" w:rsidRDefault="00344FF7" w:rsidP="00344FF7">
      <w:pPr>
        <w:rPr>
          <w:rFonts w:eastAsia="Times New Roman"/>
          <w:szCs w:val="20"/>
        </w:rPr>
      </w:pPr>
      <w:r>
        <w:rPr>
          <w:rFonts w:eastAsia="Times New Roman"/>
          <w:szCs w:val="20"/>
        </w:rPr>
        <w:t xml:space="preserve">The </w:t>
      </w:r>
      <w:r w:rsidR="00B02B5E">
        <w:rPr>
          <w:rFonts w:eastAsia="Times New Roman"/>
          <w:szCs w:val="20"/>
        </w:rPr>
        <w:t>mainstay of</w:t>
      </w:r>
      <w:r>
        <w:rPr>
          <w:rFonts w:eastAsia="Times New Roman"/>
          <w:szCs w:val="20"/>
        </w:rPr>
        <w:t xml:space="preserve"> treatment for haemophilia is </w:t>
      </w:r>
      <w:r w:rsidR="00805A70">
        <w:rPr>
          <w:rFonts w:eastAsia="Times New Roman"/>
          <w:szCs w:val="20"/>
        </w:rPr>
        <w:t>the replacement of the missing or defecti</w:t>
      </w:r>
      <w:r w:rsidR="005C0758">
        <w:rPr>
          <w:rFonts w:eastAsia="Times New Roman"/>
          <w:szCs w:val="20"/>
        </w:rPr>
        <w:t>ve</w:t>
      </w:r>
      <w:r w:rsidR="00805A70">
        <w:rPr>
          <w:rFonts w:eastAsia="Times New Roman"/>
          <w:szCs w:val="20"/>
        </w:rPr>
        <w:t xml:space="preserve"> </w:t>
      </w:r>
      <w:r>
        <w:rPr>
          <w:rFonts w:eastAsia="Times New Roman"/>
          <w:szCs w:val="20"/>
        </w:rPr>
        <w:t>clotting factor</w:t>
      </w:r>
      <w:r w:rsidR="00805A70">
        <w:rPr>
          <w:rFonts w:eastAsia="Times New Roman"/>
          <w:szCs w:val="20"/>
        </w:rPr>
        <w:t>s</w:t>
      </w:r>
      <w:r w:rsidR="00B53F56">
        <w:rPr>
          <w:rFonts w:eastAsia="Times New Roman"/>
          <w:szCs w:val="20"/>
        </w:rPr>
        <w:t xml:space="preserve">. </w:t>
      </w:r>
      <w:r w:rsidR="00AB7181">
        <w:rPr>
          <w:rFonts w:eastAsia="Times New Roman"/>
          <w:szCs w:val="20"/>
        </w:rPr>
        <w:t xml:space="preserve">The aim is to achieve sufficient levels of that blood plasma protein level to avoid bleeding or to stop bleeding that has already occurred </w:t>
      </w:r>
      <w:r w:rsidR="00284F1F">
        <w:rPr>
          <w:rFonts w:eastAsia="Times New Roman"/>
          <w:szCs w:val="20"/>
        </w:rPr>
        <w:fldChar w:fldCharType="begin"/>
      </w:r>
      <w:r w:rsidR="00284F1F">
        <w:rPr>
          <w:rFonts w:eastAsia="Times New Roman"/>
          <w:szCs w:val="20"/>
        </w:rPr>
        <w:instrText xml:space="preserve"> ADDIN EN.CITE &lt;EndNote&gt;&lt;Cite&gt;&lt;Author&gt;Australian Haemophilia Centre Directors&amp;apos; Organisation&lt;/Author&gt;&lt;Year&gt;2016&lt;/Year&gt;&lt;RecNum&gt;5&lt;/RecNum&gt;&lt;DisplayText&gt;(Australian Haemophilia Centre Directors&amp;apos; Organisation 2016)&lt;/DisplayText&gt;&lt;record&gt;&lt;rec-number&gt;5&lt;/rec-number&gt;&lt;foreign-keys&gt;&lt;key app="EN" db-id="05dfrv5t4ppa58ep50ixt0zyxesew55t555a" timestamp="1507869959"&gt;5&lt;/key&gt;&lt;/foreign-keys&gt;&lt;ref-type name="Web Page"&gt;12&lt;/ref-type&gt;&lt;contributors&gt;&lt;authors&gt;&lt;author&gt;Australian Haemophilia Centre Directors&amp;apos; Organisation,&lt;/author&gt;&lt;/authors&gt;&lt;/contributors&gt;&lt;titles&gt;&lt;title&gt;Guidelines for the management of haemophilia in Australia&lt;/title&gt;&lt;/titles&gt;&lt;dates&gt;&lt;year&gt;2016&lt;/year&gt;&lt;/dates&gt;&lt;urls&gt;&lt;related-urls&gt;&lt;url&gt;https://www.blood.gov.au/system/files/HaemophiliaGuidelines-interactive-updated-260317v2.pdf&lt;/url&gt;&lt;/related-urls&gt;&lt;/urls&gt;&lt;/record&gt;&lt;/Cite&gt;&lt;/EndNote&gt;</w:instrText>
      </w:r>
      <w:r w:rsidR="00284F1F">
        <w:rPr>
          <w:rFonts w:eastAsia="Times New Roman"/>
          <w:szCs w:val="20"/>
        </w:rPr>
        <w:fldChar w:fldCharType="separate"/>
      </w:r>
      <w:r w:rsidR="00284F1F">
        <w:rPr>
          <w:rFonts w:eastAsia="Times New Roman"/>
          <w:noProof/>
          <w:szCs w:val="20"/>
        </w:rPr>
        <w:t>(Australian Haemophilia Centre Directors' Organisation 2016)</w:t>
      </w:r>
      <w:r w:rsidR="00284F1F">
        <w:rPr>
          <w:rFonts w:eastAsia="Times New Roman"/>
          <w:szCs w:val="20"/>
        </w:rPr>
        <w:fldChar w:fldCharType="end"/>
      </w:r>
      <w:r w:rsidR="00AB7181">
        <w:rPr>
          <w:rFonts w:eastAsia="Times New Roman"/>
          <w:szCs w:val="20"/>
        </w:rPr>
        <w:t xml:space="preserve">. </w:t>
      </w:r>
      <w:r w:rsidR="00B53F56">
        <w:rPr>
          <w:rFonts w:eastAsia="Times New Roman"/>
          <w:szCs w:val="20"/>
        </w:rPr>
        <w:t>F</w:t>
      </w:r>
      <w:r w:rsidR="00805A70">
        <w:rPr>
          <w:rFonts w:eastAsia="Times New Roman"/>
          <w:szCs w:val="20"/>
        </w:rPr>
        <w:t>actor</w:t>
      </w:r>
      <w:r>
        <w:rPr>
          <w:rFonts w:eastAsia="Times New Roman"/>
          <w:szCs w:val="20"/>
        </w:rPr>
        <w:t xml:space="preserve"> VIII (FVIII) product</w:t>
      </w:r>
      <w:r w:rsidR="00805A70">
        <w:rPr>
          <w:rFonts w:eastAsia="Times New Roman"/>
          <w:szCs w:val="20"/>
        </w:rPr>
        <w:t>s are used</w:t>
      </w:r>
      <w:r w:rsidR="00B53F56">
        <w:rPr>
          <w:rFonts w:eastAsia="Times New Roman"/>
          <w:szCs w:val="20"/>
        </w:rPr>
        <w:t xml:space="preserve"> for haemophilia A</w:t>
      </w:r>
      <w:r>
        <w:rPr>
          <w:rFonts w:eastAsia="Times New Roman"/>
          <w:szCs w:val="20"/>
        </w:rPr>
        <w:t>, and clotting factor IX (FIX) product</w:t>
      </w:r>
      <w:r w:rsidR="00805A70">
        <w:rPr>
          <w:rFonts w:eastAsia="Times New Roman"/>
          <w:szCs w:val="20"/>
        </w:rPr>
        <w:t>s are used</w:t>
      </w:r>
      <w:r w:rsidR="00B53F56">
        <w:rPr>
          <w:rFonts w:eastAsia="Times New Roman"/>
          <w:szCs w:val="20"/>
        </w:rPr>
        <w:t xml:space="preserve"> for haemophilia B</w:t>
      </w:r>
      <w:r>
        <w:rPr>
          <w:rFonts w:eastAsia="Times New Roman"/>
          <w:szCs w:val="20"/>
        </w:rPr>
        <w:t xml:space="preserve">. Products may either </w:t>
      </w:r>
      <w:r w:rsidR="003A70D5">
        <w:rPr>
          <w:rFonts w:eastAsia="Times New Roman"/>
          <w:szCs w:val="20"/>
        </w:rPr>
        <w:t xml:space="preserve">be </w:t>
      </w:r>
      <w:r>
        <w:rPr>
          <w:rFonts w:eastAsia="Times New Roman"/>
          <w:szCs w:val="20"/>
        </w:rPr>
        <w:t xml:space="preserve">plasma-derived or recombinant. </w:t>
      </w:r>
    </w:p>
    <w:p w14:paraId="203DCF5A" w14:textId="63B6E066" w:rsidR="00344FF7" w:rsidRDefault="00DB1A36" w:rsidP="00344FF7">
      <w:pPr>
        <w:rPr>
          <w:rFonts w:eastAsia="Times New Roman"/>
          <w:szCs w:val="20"/>
        </w:rPr>
      </w:pPr>
      <w:r>
        <w:rPr>
          <w:rFonts w:eastAsia="Times New Roman"/>
          <w:szCs w:val="20"/>
        </w:rPr>
        <w:lastRenderedPageBreak/>
        <w:t xml:space="preserve">The interventions to be assessed are extended half-life (EHL) clotting factors VIII and IX. </w:t>
      </w:r>
      <w:r w:rsidR="00A031C8" w:rsidRPr="00D10984">
        <w:rPr>
          <w:rFonts w:eastAsia="Times New Roman"/>
          <w:szCs w:val="20"/>
        </w:rPr>
        <w:t xml:space="preserve">A number of </w:t>
      </w:r>
      <w:r>
        <w:rPr>
          <w:rFonts w:eastAsia="Times New Roman"/>
          <w:szCs w:val="20"/>
        </w:rPr>
        <w:t>EHL</w:t>
      </w:r>
      <w:r w:rsidR="00A031C8" w:rsidRPr="00D10984">
        <w:rPr>
          <w:rFonts w:eastAsia="Times New Roman"/>
          <w:szCs w:val="20"/>
        </w:rPr>
        <w:t xml:space="preserve"> clotting factors have now been developed for the treatment of haemophilia A and B</w:t>
      </w:r>
      <w:r w:rsidR="005C0758">
        <w:rPr>
          <w:rFonts w:eastAsia="Times New Roman"/>
          <w:szCs w:val="20"/>
        </w:rPr>
        <w:t>. These use</w:t>
      </w:r>
      <w:r w:rsidR="003A70D5">
        <w:rPr>
          <w:rFonts w:eastAsia="Times New Roman"/>
          <w:szCs w:val="20"/>
        </w:rPr>
        <w:t xml:space="preserve"> d</w:t>
      </w:r>
      <w:r w:rsidR="00A031C8" w:rsidRPr="00D10984">
        <w:rPr>
          <w:rFonts w:eastAsia="Times New Roman"/>
          <w:szCs w:val="20"/>
        </w:rPr>
        <w:t xml:space="preserve">ifferent strategies to prolong the half-life with greater extension achieved for factor IX than factor VIII. </w:t>
      </w:r>
      <w:r w:rsidR="00AF0FE5">
        <w:rPr>
          <w:rFonts w:eastAsia="Times New Roman"/>
          <w:szCs w:val="20"/>
        </w:rPr>
        <w:t>The EHL products and methods of half-life exten</w:t>
      </w:r>
      <w:r w:rsidR="009316AC">
        <w:rPr>
          <w:rFonts w:eastAsia="Times New Roman"/>
          <w:szCs w:val="20"/>
        </w:rPr>
        <w:t>s</w:t>
      </w:r>
      <w:r w:rsidR="00AF0FE5">
        <w:rPr>
          <w:rFonts w:eastAsia="Times New Roman"/>
          <w:szCs w:val="20"/>
        </w:rPr>
        <w:t xml:space="preserve">ion are outlined in </w:t>
      </w:r>
      <w:r w:rsidR="00AF0FE5">
        <w:rPr>
          <w:rFonts w:eastAsia="Times New Roman"/>
          <w:szCs w:val="20"/>
        </w:rPr>
        <w:fldChar w:fldCharType="begin"/>
      </w:r>
      <w:r w:rsidR="00AF0FE5">
        <w:rPr>
          <w:rFonts w:eastAsia="Times New Roman"/>
          <w:szCs w:val="20"/>
        </w:rPr>
        <w:instrText xml:space="preserve"> REF _Ref473890651 \h </w:instrText>
      </w:r>
      <w:r w:rsidR="00AF0FE5">
        <w:rPr>
          <w:rFonts w:eastAsia="Times New Roman"/>
          <w:szCs w:val="20"/>
        </w:rPr>
      </w:r>
      <w:r w:rsidR="00AF0FE5">
        <w:rPr>
          <w:rFonts w:eastAsia="Times New Roman"/>
          <w:szCs w:val="20"/>
        </w:rPr>
        <w:fldChar w:fldCharType="separate"/>
      </w:r>
      <w:r w:rsidR="00205D92">
        <w:t xml:space="preserve">Table </w:t>
      </w:r>
      <w:r w:rsidR="00205D92">
        <w:rPr>
          <w:noProof/>
        </w:rPr>
        <w:t>4</w:t>
      </w:r>
      <w:r w:rsidR="00AF0FE5">
        <w:rPr>
          <w:rFonts w:eastAsia="Times New Roman"/>
          <w:szCs w:val="20"/>
        </w:rPr>
        <w:fldChar w:fldCharType="end"/>
      </w:r>
      <w:r w:rsidR="009316AC">
        <w:rPr>
          <w:rFonts w:eastAsia="Times New Roman"/>
          <w:szCs w:val="20"/>
        </w:rPr>
        <w:t xml:space="preserve"> and </w:t>
      </w:r>
      <w:r w:rsidR="009316AC">
        <w:rPr>
          <w:rFonts w:eastAsia="Times New Roman"/>
          <w:szCs w:val="20"/>
        </w:rPr>
        <w:fldChar w:fldCharType="begin"/>
      </w:r>
      <w:r w:rsidR="009316AC">
        <w:rPr>
          <w:rFonts w:eastAsia="Times New Roman"/>
          <w:szCs w:val="20"/>
        </w:rPr>
        <w:instrText xml:space="preserve"> REF _Ref495668269 \h </w:instrText>
      </w:r>
      <w:r w:rsidR="009316AC">
        <w:rPr>
          <w:rFonts w:eastAsia="Times New Roman"/>
          <w:szCs w:val="20"/>
        </w:rPr>
      </w:r>
      <w:r w:rsidR="009316AC">
        <w:rPr>
          <w:rFonts w:eastAsia="Times New Roman"/>
          <w:szCs w:val="20"/>
        </w:rPr>
        <w:fldChar w:fldCharType="separate"/>
      </w:r>
      <w:r w:rsidR="00205D92">
        <w:t xml:space="preserve">Table </w:t>
      </w:r>
      <w:r w:rsidR="00205D92">
        <w:rPr>
          <w:noProof/>
        </w:rPr>
        <w:t>5</w:t>
      </w:r>
      <w:r w:rsidR="009316AC">
        <w:rPr>
          <w:rFonts w:eastAsia="Times New Roman"/>
          <w:szCs w:val="20"/>
        </w:rPr>
        <w:fldChar w:fldCharType="end"/>
      </w:r>
      <w:r w:rsidR="00AF0FE5">
        <w:rPr>
          <w:rFonts w:eastAsia="Times New Roman"/>
          <w:szCs w:val="20"/>
        </w:rPr>
        <w:t xml:space="preserve">. The extension in half-life allows longer intervals between prophylactic doses, as the clotting factors remain elevated for longer. </w:t>
      </w:r>
    </w:p>
    <w:p w14:paraId="68A60F0D" w14:textId="77777777" w:rsidR="009316AC" w:rsidRDefault="009316AC" w:rsidP="009316AC">
      <w:pPr>
        <w:pStyle w:val="Caption"/>
      </w:pPr>
      <w:bookmarkStart w:id="3" w:name="_Ref473890651"/>
      <w:bookmarkStart w:id="4" w:name="_Toc477354030"/>
      <w:r>
        <w:t xml:space="preserve">Table </w:t>
      </w:r>
      <w:r>
        <w:fldChar w:fldCharType="begin"/>
      </w:r>
      <w:r>
        <w:instrText xml:space="preserve"> SEQ Table \* ARABIC </w:instrText>
      </w:r>
      <w:r>
        <w:fldChar w:fldCharType="separate"/>
      </w:r>
      <w:r w:rsidR="00205D92">
        <w:rPr>
          <w:noProof/>
        </w:rPr>
        <w:t>4</w:t>
      </w:r>
      <w:r>
        <w:rPr>
          <w:noProof/>
        </w:rPr>
        <w:fldChar w:fldCharType="end"/>
      </w:r>
      <w:bookmarkEnd w:id="3"/>
      <w:r>
        <w:tab/>
        <w:t xml:space="preserve">Extended half-life products for treating haemophilia A </w:t>
      </w:r>
      <w:bookmarkEnd w:id="4"/>
      <w:r>
        <w:t>(FVIII products)</w:t>
      </w:r>
    </w:p>
    <w:tbl>
      <w:tblPr>
        <w:tblStyle w:val="TableGrid"/>
        <w:tblW w:w="9016" w:type="dxa"/>
        <w:tblLook w:val="04A0" w:firstRow="1" w:lastRow="0" w:firstColumn="1" w:lastColumn="0" w:noHBand="0" w:noVBand="1"/>
        <w:tblCaption w:val="EHL products for haemophilia A"/>
        <w:tblDescription w:val="Different EHL products, their TGA status and recommended prophylactic regimen"/>
      </w:tblPr>
      <w:tblGrid>
        <w:gridCol w:w="1916"/>
        <w:gridCol w:w="1119"/>
        <w:gridCol w:w="1355"/>
        <w:gridCol w:w="2268"/>
        <w:gridCol w:w="2358"/>
      </w:tblGrid>
      <w:tr w:rsidR="009316AC" w:rsidRPr="008813C9" w14:paraId="3E37A3DF" w14:textId="77777777" w:rsidTr="00985F83">
        <w:trPr>
          <w:trHeight w:val="537"/>
          <w:tblHeader/>
        </w:trPr>
        <w:tc>
          <w:tcPr>
            <w:tcW w:w="1916" w:type="dxa"/>
            <w:vAlign w:val="center"/>
          </w:tcPr>
          <w:p w14:paraId="459C53F1" w14:textId="77777777" w:rsidR="009316AC" w:rsidRPr="008813C9" w:rsidRDefault="009316AC" w:rsidP="00985F83">
            <w:pPr>
              <w:pStyle w:val="Tableheader"/>
            </w:pPr>
            <w:r>
              <w:t>Product (trade/generic name)</w:t>
            </w:r>
          </w:p>
        </w:tc>
        <w:tc>
          <w:tcPr>
            <w:tcW w:w="1119" w:type="dxa"/>
            <w:vAlign w:val="center"/>
          </w:tcPr>
          <w:p w14:paraId="194D25CF" w14:textId="77777777" w:rsidR="009316AC" w:rsidRPr="008813C9" w:rsidRDefault="009316AC" w:rsidP="00985F83">
            <w:pPr>
              <w:pStyle w:val="Tableheader"/>
            </w:pPr>
            <w:r>
              <w:t>Company</w:t>
            </w:r>
          </w:p>
        </w:tc>
        <w:tc>
          <w:tcPr>
            <w:tcW w:w="1355" w:type="dxa"/>
            <w:vAlign w:val="center"/>
          </w:tcPr>
          <w:p w14:paraId="3FB04732" w14:textId="77777777" w:rsidR="009316AC" w:rsidRPr="008813C9" w:rsidRDefault="009316AC" w:rsidP="00985F83">
            <w:pPr>
              <w:pStyle w:val="Tableheader"/>
            </w:pPr>
            <w:r>
              <w:t>Method of half-life extension</w:t>
            </w:r>
          </w:p>
        </w:tc>
        <w:tc>
          <w:tcPr>
            <w:tcW w:w="2268" w:type="dxa"/>
          </w:tcPr>
          <w:p w14:paraId="68A83090" w14:textId="77777777" w:rsidR="009316AC" w:rsidRDefault="009316AC" w:rsidP="00985F83">
            <w:pPr>
              <w:pStyle w:val="Tableheader"/>
            </w:pPr>
            <w:r>
              <w:t xml:space="preserve">TGA status </w:t>
            </w:r>
          </w:p>
        </w:tc>
        <w:tc>
          <w:tcPr>
            <w:tcW w:w="2358" w:type="dxa"/>
          </w:tcPr>
          <w:p w14:paraId="175BF7A1" w14:textId="77777777" w:rsidR="009316AC" w:rsidRDefault="009316AC" w:rsidP="00985F83">
            <w:pPr>
              <w:pStyle w:val="Tableheader"/>
            </w:pPr>
            <w:r>
              <w:t>Prophylaxis regimen recommended in PI</w:t>
            </w:r>
          </w:p>
        </w:tc>
      </w:tr>
      <w:tr w:rsidR="009316AC" w14:paraId="215ED935" w14:textId="77777777" w:rsidTr="00985F83">
        <w:trPr>
          <w:trHeight w:val="559"/>
        </w:trPr>
        <w:tc>
          <w:tcPr>
            <w:tcW w:w="1916" w:type="dxa"/>
            <w:vAlign w:val="center"/>
          </w:tcPr>
          <w:p w14:paraId="77966751" w14:textId="77777777" w:rsidR="009316AC" w:rsidRDefault="009316AC" w:rsidP="00985F83">
            <w:pPr>
              <w:pStyle w:val="Tabletext"/>
            </w:pPr>
            <w:r>
              <w:t>BAX-855 (</w:t>
            </w:r>
            <w:proofErr w:type="spellStart"/>
            <w:r>
              <w:t>Adynovate</w:t>
            </w:r>
            <w:proofErr w:type="spellEnd"/>
            <w:r>
              <w:t>)</w:t>
            </w:r>
          </w:p>
        </w:tc>
        <w:tc>
          <w:tcPr>
            <w:tcW w:w="1119" w:type="dxa"/>
            <w:vAlign w:val="center"/>
          </w:tcPr>
          <w:p w14:paraId="60068F4D" w14:textId="77777777" w:rsidR="009316AC" w:rsidRDefault="009316AC" w:rsidP="00985F83">
            <w:pPr>
              <w:pStyle w:val="Tabletext"/>
            </w:pPr>
            <w:proofErr w:type="spellStart"/>
            <w:r>
              <w:t>Baxalta</w:t>
            </w:r>
            <w:proofErr w:type="spellEnd"/>
            <w:r>
              <w:t xml:space="preserve"> / Shire</w:t>
            </w:r>
          </w:p>
        </w:tc>
        <w:tc>
          <w:tcPr>
            <w:tcW w:w="1355" w:type="dxa"/>
            <w:vAlign w:val="center"/>
          </w:tcPr>
          <w:p w14:paraId="76B466FE" w14:textId="77777777" w:rsidR="009316AC" w:rsidRDefault="009316AC" w:rsidP="00985F83">
            <w:pPr>
              <w:pStyle w:val="Tabletext"/>
            </w:pPr>
            <w:proofErr w:type="spellStart"/>
            <w:r>
              <w:t>PEGylation</w:t>
            </w:r>
            <w:proofErr w:type="spellEnd"/>
            <w:r>
              <w:t xml:space="preserve"> (20kDa)</w:t>
            </w:r>
          </w:p>
        </w:tc>
        <w:tc>
          <w:tcPr>
            <w:tcW w:w="2268" w:type="dxa"/>
          </w:tcPr>
          <w:p w14:paraId="01E01F4E" w14:textId="77777777" w:rsidR="009316AC" w:rsidRDefault="009316AC" w:rsidP="00985F83">
            <w:pPr>
              <w:pStyle w:val="Tabletext"/>
            </w:pPr>
            <w:r>
              <w:t>ARTG listings: 278729, 278728, 278727, 273517</w:t>
            </w:r>
          </w:p>
        </w:tc>
        <w:tc>
          <w:tcPr>
            <w:tcW w:w="2358" w:type="dxa"/>
          </w:tcPr>
          <w:p w14:paraId="0E1D9EB9" w14:textId="77777777" w:rsidR="009316AC" w:rsidRDefault="009316AC" w:rsidP="00985F83">
            <w:pPr>
              <w:pStyle w:val="Tabletext"/>
            </w:pPr>
            <w:r>
              <w:t>40-50 IU/kg/2 x weekly (starting dose 55 IU/kg/2 x weekly in patients &lt;12 years of age, maximum 70 IU/kg)</w:t>
            </w:r>
          </w:p>
        </w:tc>
      </w:tr>
      <w:tr w:rsidR="009316AC" w14:paraId="5471AA7D" w14:textId="77777777" w:rsidTr="00985F83">
        <w:trPr>
          <w:trHeight w:val="559"/>
        </w:trPr>
        <w:tc>
          <w:tcPr>
            <w:tcW w:w="1916" w:type="dxa"/>
          </w:tcPr>
          <w:p w14:paraId="4EBF80FF" w14:textId="77777777" w:rsidR="009316AC" w:rsidRDefault="009316AC" w:rsidP="00985F83">
            <w:pPr>
              <w:pStyle w:val="Tabletext"/>
            </w:pPr>
            <w:r w:rsidRPr="00A47869">
              <w:t>BAY 81-8973</w:t>
            </w:r>
            <w:r>
              <w:t xml:space="preserve"> (</w:t>
            </w:r>
            <w:proofErr w:type="spellStart"/>
            <w:r>
              <w:t>Kovaltry</w:t>
            </w:r>
            <w:proofErr w:type="spellEnd"/>
            <w:r>
              <w:t>)</w:t>
            </w:r>
          </w:p>
        </w:tc>
        <w:tc>
          <w:tcPr>
            <w:tcW w:w="1119" w:type="dxa"/>
          </w:tcPr>
          <w:p w14:paraId="23C4A010" w14:textId="77777777" w:rsidR="009316AC" w:rsidRDefault="009316AC" w:rsidP="00985F83">
            <w:pPr>
              <w:pStyle w:val="Tabletext"/>
            </w:pPr>
            <w:r>
              <w:t>Bayer Australia</w:t>
            </w:r>
          </w:p>
        </w:tc>
        <w:tc>
          <w:tcPr>
            <w:tcW w:w="1355" w:type="dxa"/>
          </w:tcPr>
          <w:p w14:paraId="493D4F18" w14:textId="77777777" w:rsidR="009316AC" w:rsidRDefault="009316AC" w:rsidP="00985F83">
            <w:pPr>
              <w:pStyle w:val="Tabletext"/>
            </w:pPr>
            <w:r>
              <w:t xml:space="preserve">Formulated with </w:t>
            </w:r>
            <w:r w:rsidRPr="00C10F1D">
              <w:t>Heat-Shock Protein (HSP) 70</w:t>
            </w:r>
          </w:p>
        </w:tc>
        <w:tc>
          <w:tcPr>
            <w:tcW w:w="2268" w:type="dxa"/>
          </w:tcPr>
          <w:p w14:paraId="501017EC" w14:textId="77777777" w:rsidR="009316AC" w:rsidRDefault="009316AC" w:rsidP="00985F83">
            <w:pPr>
              <w:pStyle w:val="Tabletext"/>
            </w:pPr>
            <w:r>
              <w:t>ARTG listings: 236280, 246793, 246794, 246795, 246796</w:t>
            </w:r>
          </w:p>
        </w:tc>
        <w:tc>
          <w:tcPr>
            <w:tcW w:w="2358" w:type="dxa"/>
          </w:tcPr>
          <w:p w14:paraId="14728829" w14:textId="77777777" w:rsidR="009316AC" w:rsidRDefault="009316AC" w:rsidP="00985F83">
            <w:pPr>
              <w:pStyle w:val="Tabletext"/>
            </w:pPr>
            <w:r>
              <w:t xml:space="preserve">Patients &gt;12 years old: 20 – </w:t>
            </w:r>
            <w:bookmarkStart w:id="5" w:name="_GoBack"/>
            <w:bookmarkEnd w:id="5"/>
            <w:r>
              <w:t>40 IU/kg 2 or 3 times per week</w:t>
            </w:r>
          </w:p>
          <w:p w14:paraId="08DE550E" w14:textId="77777777" w:rsidR="009316AC" w:rsidRDefault="009316AC" w:rsidP="00985F83">
            <w:pPr>
              <w:pStyle w:val="Tabletext"/>
            </w:pPr>
            <w:r>
              <w:t>Patients ≤12 years old: 25 – 50 IU/kg 2 or 4 x per week or every other day</w:t>
            </w:r>
          </w:p>
        </w:tc>
      </w:tr>
      <w:tr w:rsidR="009316AC" w14:paraId="7D6F34F9" w14:textId="77777777" w:rsidTr="00985F83">
        <w:trPr>
          <w:trHeight w:val="559"/>
        </w:trPr>
        <w:tc>
          <w:tcPr>
            <w:tcW w:w="1916" w:type="dxa"/>
            <w:vAlign w:val="center"/>
          </w:tcPr>
          <w:p w14:paraId="27A6644A" w14:textId="77777777" w:rsidR="009316AC" w:rsidRPr="00A47869" w:rsidRDefault="009316AC" w:rsidP="00985F83">
            <w:pPr>
              <w:pStyle w:val="Tabletext"/>
            </w:pPr>
            <w:r>
              <w:t>BAY 94-9027 (</w:t>
            </w:r>
            <w:proofErr w:type="spellStart"/>
            <w:r w:rsidRPr="004743A6">
              <w:t>Damoctocog</w:t>
            </w:r>
            <w:proofErr w:type="spellEnd"/>
            <w:r w:rsidRPr="004743A6">
              <w:t xml:space="preserve"> alfa </w:t>
            </w:r>
            <w:proofErr w:type="spellStart"/>
            <w:r w:rsidRPr="004743A6">
              <w:t>pegol</w:t>
            </w:r>
            <w:proofErr w:type="spellEnd"/>
            <w:r>
              <w:t>)</w:t>
            </w:r>
          </w:p>
        </w:tc>
        <w:tc>
          <w:tcPr>
            <w:tcW w:w="1119" w:type="dxa"/>
            <w:vAlign w:val="center"/>
          </w:tcPr>
          <w:p w14:paraId="35622D6C" w14:textId="77777777" w:rsidR="009316AC" w:rsidRDefault="009316AC" w:rsidP="00985F83">
            <w:pPr>
              <w:pStyle w:val="Tabletext"/>
            </w:pPr>
            <w:r>
              <w:t>Bayer Australia</w:t>
            </w:r>
          </w:p>
        </w:tc>
        <w:tc>
          <w:tcPr>
            <w:tcW w:w="1355" w:type="dxa"/>
            <w:vAlign w:val="center"/>
          </w:tcPr>
          <w:p w14:paraId="1275471A" w14:textId="77777777" w:rsidR="009316AC" w:rsidRDefault="009316AC" w:rsidP="00985F83">
            <w:pPr>
              <w:pStyle w:val="Tabletext"/>
            </w:pPr>
            <w:r>
              <w:t xml:space="preserve">Targeted </w:t>
            </w:r>
            <w:proofErr w:type="spellStart"/>
            <w:r>
              <w:t>PEGylation</w:t>
            </w:r>
            <w:proofErr w:type="spellEnd"/>
            <w:r>
              <w:t xml:space="preserve"> (60kDa)</w:t>
            </w:r>
          </w:p>
        </w:tc>
        <w:tc>
          <w:tcPr>
            <w:tcW w:w="2268" w:type="dxa"/>
          </w:tcPr>
          <w:p w14:paraId="38357322" w14:textId="77777777" w:rsidR="009316AC" w:rsidRPr="00193A64" w:rsidRDefault="009316AC" w:rsidP="00985F83">
            <w:pPr>
              <w:pStyle w:val="Tabletext"/>
            </w:pPr>
            <w:r w:rsidRPr="00193A64">
              <w:t>Not TGA registered.</w:t>
            </w:r>
          </w:p>
        </w:tc>
        <w:tc>
          <w:tcPr>
            <w:tcW w:w="2358" w:type="dxa"/>
          </w:tcPr>
          <w:p w14:paraId="758EAC26" w14:textId="77777777" w:rsidR="009316AC" w:rsidRPr="00193A64" w:rsidRDefault="009316AC" w:rsidP="00985F83">
            <w:pPr>
              <w:rPr>
                <w:b/>
                <w:szCs w:val="20"/>
              </w:rPr>
            </w:pPr>
            <w:r w:rsidRPr="00193A64">
              <w:rPr>
                <w:b/>
                <w:szCs w:val="20"/>
              </w:rPr>
              <w:t>-</w:t>
            </w:r>
          </w:p>
        </w:tc>
      </w:tr>
      <w:tr w:rsidR="009316AC" w14:paraId="5359A653" w14:textId="77777777" w:rsidTr="00985F83">
        <w:trPr>
          <w:trHeight w:val="559"/>
        </w:trPr>
        <w:tc>
          <w:tcPr>
            <w:tcW w:w="1916" w:type="dxa"/>
          </w:tcPr>
          <w:p w14:paraId="2E50285F" w14:textId="77777777" w:rsidR="009316AC" w:rsidRDefault="009316AC" w:rsidP="00985F83">
            <w:pPr>
              <w:pStyle w:val="Tabletext"/>
            </w:pPr>
            <w:r w:rsidRPr="00A47869">
              <w:t>CSL</w:t>
            </w:r>
            <w:r>
              <w:t xml:space="preserve"> 627 (</w:t>
            </w:r>
            <w:proofErr w:type="spellStart"/>
            <w:r>
              <w:t>Afstyla</w:t>
            </w:r>
            <w:proofErr w:type="spellEnd"/>
            <w:r>
              <w:t>)</w:t>
            </w:r>
          </w:p>
        </w:tc>
        <w:tc>
          <w:tcPr>
            <w:tcW w:w="1119" w:type="dxa"/>
          </w:tcPr>
          <w:p w14:paraId="54299E5A" w14:textId="77777777" w:rsidR="009316AC" w:rsidRDefault="009316AC" w:rsidP="00985F83">
            <w:pPr>
              <w:pStyle w:val="Tabletext"/>
            </w:pPr>
            <w:r>
              <w:t>CSL Behring</w:t>
            </w:r>
          </w:p>
        </w:tc>
        <w:tc>
          <w:tcPr>
            <w:tcW w:w="1355" w:type="dxa"/>
          </w:tcPr>
          <w:p w14:paraId="5BACB45E" w14:textId="77777777" w:rsidR="009316AC" w:rsidRDefault="009316AC" w:rsidP="00985F83">
            <w:pPr>
              <w:pStyle w:val="Tabletext"/>
            </w:pPr>
            <w:r>
              <w:t xml:space="preserve">Single-chain and increased </w:t>
            </w:r>
            <w:proofErr w:type="spellStart"/>
            <w:r>
              <w:t>vWF</w:t>
            </w:r>
            <w:proofErr w:type="spellEnd"/>
            <w:r>
              <w:t xml:space="preserve"> binding</w:t>
            </w:r>
          </w:p>
        </w:tc>
        <w:tc>
          <w:tcPr>
            <w:tcW w:w="2268" w:type="dxa"/>
          </w:tcPr>
          <w:p w14:paraId="0B90538B" w14:textId="77777777" w:rsidR="009316AC" w:rsidRDefault="009316AC" w:rsidP="00985F83">
            <w:pPr>
              <w:pStyle w:val="Tabletext"/>
            </w:pPr>
            <w:r>
              <w:t>ARTG listings</w:t>
            </w:r>
            <w:r w:rsidRPr="0043654D">
              <w:rPr>
                <w:szCs w:val="20"/>
              </w:rPr>
              <w:t>:</w:t>
            </w:r>
            <w:r>
              <w:rPr>
                <w:szCs w:val="20"/>
              </w:rPr>
              <w:t xml:space="preserve">  </w:t>
            </w:r>
            <w:r>
              <w:t>271638, 271637, 271636, 271635, 271634, 271633, 270335</w:t>
            </w:r>
          </w:p>
        </w:tc>
        <w:tc>
          <w:tcPr>
            <w:tcW w:w="2358" w:type="dxa"/>
          </w:tcPr>
          <w:p w14:paraId="3AE1A35C" w14:textId="77777777" w:rsidR="009316AC" w:rsidRDefault="009316AC" w:rsidP="00985F83">
            <w:pPr>
              <w:pStyle w:val="Tabletext"/>
            </w:pPr>
            <w:r>
              <w:t>Patients ≥12 years old: 20 – 50 IU/kg/2 or 3 x per week</w:t>
            </w:r>
          </w:p>
          <w:p w14:paraId="7D44CC2C" w14:textId="77777777" w:rsidR="009316AC" w:rsidRDefault="009316AC" w:rsidP="00985F83">
            <w:pPr>
              <w:pStyle w:val="Tabletext"/>
            </w:pPr>
            <w:r>
              <w:t xml:space="preserve">Patients &lt;12 years old: 30 – 50 IU/kg/2 or 3 </w:t>
            </w:r>
            <w:proofErr w:type="gramStart"/>
            <w:r>
              <w:t>x</w:t>
            </w:r>
            <w:proofErr w:type="gramEnd"/>
            <w:r>
              <w:t xml:space="preserve"> per week. More frequent or higher doses may be required </w:t>
            </w:r>
          </w:p>
        </w:tc>
      </w:tr>
      <w:tr w:rsidR="009316AC" w14:paraId="2DBA4A2C" w14:textId="77777777" w:rsidTr="00985F83">
        <w:trPr>
          <w:trHeight w:val="559"/>
        </w:trPr>
        <w:tc>
          <w:tcPr>
            <w:tcW w:w="1916" w:type="dxa"/>
            <w:vAlign w:val="center"/>
          </w:tcPr>
          <w:p w14:paraId="314E9F30" w14:textId="77777777" w:rsidR="009316AC" w:rsidRPr="00A47869" w:rsidRDefault="009316AC" w:rsidP="00985F83">
            <w:pPr>
              <w:pStyle w:val="Tabletext"/>
            </w:pPr>
            <w:r>
              <w:t>N8-GP (</w:t>
            </w:r>
            <w:proofErr w:type="spellStart"/>
            <w:r>
              <w:t>Turoctocog</w:t>
            </w:r>
            <w:proofErr w:type="spellEnd"/>
            <w:r>
              <w:t xml:space="preserve"> Alfa </w:t>
            </w:r>
            <w:proofErr w:type="spellStart"/>
            <w:r>
              <w:t>Pegol</w:t>
            </w:r>
            <w:proofErr w:type="spellEnd"/>
            <w:r>
              <w:t>)</w:t>
            </w:r>
          </w:p>
        </w:tc>
        <w:tc>
          <w:tcPr>
            <w:tcW w:w="1119" w:type="dxa"/>
            <w:vAlign w:val="center"/>
          </w:tcPr>
          <w:p w14:paraId="303DB088" w14:textId="77777777" w:rsidR="009316AC" w:rsidRDefault="009316AC" w:rsidP="00985F83">
            <w:pPr>
              <w:pStyle w:val="Tabletext"/>
            </w:pPr>
            <w:r>
              <w:t>Novo Nordisk</w:t>
            </w:r>
          </w:p>
        </w:tc>
        <w:tc>
          <w:tcPr>
            <w:tcW w:w="1355" w:type="dxa"/>
            <w:vAlign w:val="center"/>
          </w:tcPr>
          <w:p w14:paraId="49AA1ECF" w14:textId="77777777" w:rsidR="009316AC" w:rsidRDefault="009316AC" w:rsidP="00985F83">
            <w:pPr>
              <w:pStyle w:val="Tabletext"/>
            </w:pPr>
            <w:proofErr w:type="spellStart"/>
            <w:r>
              <w:t>Glyco-PEGylation</w:t>
            </w:r>
            <w:proofErr w:type="spellEnd"/>
            <w:r>
              <w:t xml:space="preserve"> (40kDa)</w:t>
            </w:r>
          </w:p>
        </w:tc>
        <w:tc>
          <w:tcPr>
            <w:tcW w:w="2268" w:type="dxa"/>
          </w:tcPr>
          <w:p w14:paraId="1E6CB707" w14:textId="77777777" w:rsidR="009316AC" w:rsidRDefault="009316AC" w:rsidP="00985F83">
            <w:pPr>
              <w:pStyle w:val="Tabletext"/>
            </w:pPr>
            <w:r>
              <w:t>Not TGA registered.</w:t>
            </w:r>
          </w:p>
        </w:tc>
        <w:tc>
          <w:tcPr>
            <w:tcW w:w="2358" w:type="dxa"/>
          </w:tcPr>
          <w:p w14:paraId="4BB65A7D" w14:textId="77777777" w:rsidR="009316AC" w:rsidRDefault="009316AC" w:rsidP="00985F83">
            <w:pPr>
              <w:pStyle w:val="Tabletext"/>
            </w:pPr>
            <w:r>
              <w:t>-</w:t>
            </w:r>
          </w:p>
        </w:tc>
      </w:tr>
      <w:tr w:rsidR="009316AC" w14:paraId="572DB79F" w14:textId="77777777" w:rsidTr="00985F83">
        <w:trPr>
          <w:trHeight w:val="559"/>
        </w:trPr>
        <w:tc>
          <w:tcPr>
            <w:tcW w:w="1916" w:type="dxa"/>
            <w:vAlign w:val="center"/>
          </w:tcPr>
          <w:p w14:paraId="5EBC4EE0" w14:textId="77777777" w:rsidR="009316AC" w:rsidRDefault="009316AC" w:rsidP="00985F83">
            <w:pPr>
              <w:pStyle w:val="Tabletext"/>
            </w:pPr>
            <w:proofErr w:type="spellStart"/>
            <w:r>
              <w:t>rFVIII</w:t>
            </w:r>
            <w:proofErr w:type="spellEnd"/>
            <w:r>
              <w:t>-Fc (</w:t>
            </w:r>
            <w:proofErr w:type="spellStart"/>
            <w:r>
              <w:t>Eloctate</w:t>
            </w:r>
            <w:proofErr w:type="spellEnd"/>
            <w:r>
              <w:t>)</w:t>
            </w:r>
          </w:p>
        </w:tc>
        <w:tc>
          <w:tcPr>
            <w:tcW w:w="1119" w:type="dxa"/>
            <w:vAlign w:val="center"/>
          </w:tcPr>
          <w:p w14:paraId="792ADFDB" w14:textId="1D511E4C" w:rsidR="009316AC" w:rsidRDefault="0008336C" w:rsidP="00985F83">
            <w:pPr>
              <w:pStyle w:val="Tabletext"/>
            </w:pPr>
            <w:proofErr w:type="spellStart"/>
            <w:r w:rsidRPr="0008336C">
              <w:t>Bioverativ</w:t>
            </w:r>
            <w:proofErr w:type="spellEnd"/>
            <w:r>
              <w:t xml:space="preserve"> Australia</w:t>
            </w:r>
          </w:p>
        </w:tc>
        <w:tc>
          <w:tcPr>
            <w:tcW w:w="1355" w:type="dxa"/>
            <w:vAlign w:val="center"/>
          </w:tcPr>
          <w:p w14:paraId="7CDAD7C1" w14:textId="77777777" w:rsidR="009316AC" w:rsidRDefault="009316AC" w:rsidP="00985F83">
            <w:pPr>
              <w:pStyle w:val="Tabletext"/>
            </w:pPr>
            <w:r>
              <w:t>Fc Fusion</w:t>
            </w:r>
          </w:p>
        </w:tc>
        <w:tc>
          <w:tcPr>
            <w:tcW w:w="2268" w:type="dxa"/>
          </w:tcPr>
          <w:p w14:paraId="72940969" w14:textId="77777777" w:rsidR="009316AC" w:rsidRDefault="009316AC" w:rsidP="00985F83">
            <w:pPr>
              <w:pStyle w:val="Tabletext"/>
            </w:pPr>
            <w:r>
              <w:t>ARTG listings</w:t>
            </w:r>
            <w:r w:rsidRPr="0043654D">
              <w:rPr>
                <w:szCs w:val="20"/>
              </w:rPr>
              <w:t>:</w:t>
            </w:r>
            <w:r>
              <w:rPr>
                <w:szCs w:val="20"/>
              </w:rPr>
              <w:t xml:space="preserve">  </w:t>
            </w:r>
            <w:r>
              <w:t>210525, 210524, 210523, 210522, 210521, 210520, 210519</w:t>
            </w:r>
          </w:p>
        </w:tc>
        <w:tc>
          <w:tcPr>
            <w:tcW w:w="2358" w:type="dxa"/>
          </w:tcPr>
          <w:p w14:paraId="3439FC8D" w14:textId="77777777" w:rsidR="009316AC" w:rsidRDefault="009316AC" w:rsidP="00985F83">
            <w:pPr>
              <w:pStyle w:val="Tabletext"/>
            </w:pPr>
            <w:r>
              <w:t>50 IU/kg every 3-5 days or 65 IU/kg/week</w:t>
            </w:r>
          </w:p>
          <w:p w14:paraId="2F9A8D5B" w14:textId="77777777" w:rsidR="009316AC" w:rsidRDefault="009316AC" w:rsidP="00985F83">
            <w:pPr>
              <w:pStyle w:val="Tabletext"/>
            </w:pPr>
            <w:r>
              <w:t>More frequent doses up to 80 IU/kg may be required in children &lt;12 years of age</w:t>
            </w:r>
          </w:p>
        </w:tc>
      </w:tr>
    </w:tbl>
    <w:p w14:paraId="0FEA2741" w14:textId="51D2F9F3" w:rsidR="009316AC" w:rsidRDefault="009316AC" w:rsidP="009316AC">
      <w:pPr>
        <w:rPr>
          <w:rFonts w:eastAsia="Times New Roman"/>
          <w:szCs w:val="20"/>
        </w:rPr>
      </w:pPr>
      <w:r>
        <w:rPr>
          <w:rFonts w:ascii="Arial Narrow" w:hAnsi="Arial Narrow"/>
          <w:sz w:val="18"/>
          <w:szCs w:val="18"/>
        </w:rPr>
        <w:t xml:space="preserve">ARTG: Australian Register of Therapeutic Goods; </w:t>
      </w:r>
      <w:r w:rsidR="00481D59">
        <w:rPr>
          <w:rFonts w:ascii="Arial Narrow" w:hAnsi="Arial Narrow"/>
          <w:sz w:val="18"/>
          <w:szCs w:val="18"/>
        </w:rPr>
        <w:t xml:space="preserve">IU = International Units; </w:t>
      </w:r>
      <w:r w:rsidRPr="007A626D">
        <w:rPr>
          <w:rFonts w:ascii="Arial Narrow" w:hAnsi="Arial Narrow"/>
          <w:sz w:val="18"/>
          <w:szCs w:val="18"/>
        </w:rPr>
        <w:t>PI = Product Information</w:t>
      </w:r>
      <w:r>
        <w:rPr>
          <w:rFonts w:ascii="Arial Narrow" w:hAnsi="Arial Narrow"/>
          <w:sz w:val="18"/>
          <w:szCs w:val="18"/>
        </w:rPr>
        <w:t>; TGA = Therapeutic Goods Administration</w:t>
      </w:r>
    </w:p>
    <w:p w14:paraId="18398631" w14:textId="77777777" w:rsidR="009316AC" w:rsidRDefault="009316AC" w:rsidP="009316AC">
      <w:pPr>
        <w:pStyle w:val="Caption"/>
      </w:pPr>
      <w:bookmarkStart w:id="6" w:name="_Ref495668269"/>
      <w:r>
        <w:lastRenderedPageBreak/>
        <w:t xml:space="preserve">Table </w:t>
      </w:r>
      <w:r>
        <w:fldChar w:fldCharType="begin"/>
      </w:r>
      <w:r>
        <w:instrText xml:space="preserve"> SEQ Table \* ARABIC </w:instrText>
      </w:r>
      <w:r>
        <w:fldChar w:fldCharType="separate"/>
      </w:r>
      <w:r w:rsidR="00205D92">
        <w:rPr>
          <w:noProof/>
        </w:rPr>
        <w:t>5</w:t>
      </w:r>
      <w:r>
        <w:rPr>
          <w:noProof/>
        </w:rPr>
        <w:fldChar w:fldCharType="end"/>
      </w:r>
      <w:bookmarkEnd w:id="6"/>
      <w:r>
        <w:tab/>
        <w:t>Extended half-life products for treating haemophilia B (FIX products)</w:t>
      </w:r>
    </w:p>
    <w:tbl>
      <w:tblPr>
        <w:tblStyle w:val="TableGrid"/>
        <w:tblW w:w="9016" w:type="dxa"/>
        <w:tblLook w:val="04A0" w:firstRow="1" w:lastRow="0" w:firstColumn="1" w:lastColumn="0" w:noHBand="0" w:noVBand="1"/>
        <w:tblCaption w:val="EHL products of haemophilia B"/>
        <w:tblDescription w:val="EHL products of haemophilia B"/>
      </w:tblPr>
      <w:tblGrid>
        <w:gridCol w:w="1916"/>
        <w:gridCol w:w="1119"/>
        <w:gridCol w:w="1355"/>
        <w:gridCol w:w="2268"/>
        <w:gridCol w:w="2358"/>
      </w:tblGrid>
      <w:tr w:rsidR="009316AC" w14:paraId="321B9515" w14:textId="77777777" w:rsidTr="00985F83">
        <w:trPr>
          <w:trHeight w:val="537"/>
          <w:tblHeader/>
        </w:trPr>
        <w:tc>
          <w:tcPr>
            <w:tcW w:w="1916" w:type="dxa"/>
          </w:tcPr>
          <w:p w14:paraId="71DDCC61" w14:textId="77777777" w:rsidR="009316AC" w:rsidRPr="008813C9" w:rsidRDefault="009316AC" w:rsidP="00985F83">
            <w:pPr>
              <w:pStyle w:val="Tableheader"/>
            </w:pPr>
            <w:r>
              <w:t>Product (trade/generic name)</w:t>
            </w:r>
          </w:p>
        </w:tc>
        <w:tc>
          <w:tcPr>
            <w:tcW w:w="1119" w:type="dxa"/>
          </w:tcPr>
          <w:p w14:paraId="64F6A97C" w14:textId="77777777" w:rsidR="009316AC" w:rsidRPr="008813C9" w:rsidRDefault="009316AC" w:rsidP="00985F83">
            <w:pPr>
              <w:pStyle w:val="Tableheader"/>
            </w:pPr>
            <w:r>
              <w:t>Company</w:t>
            </w:r>
          </w:p>
        </w:tc>
        <w:tc>
          <w:tcPr>
            <w:tcW w:w="1355" w:type="dxa"/>
          </w:tcPr>
          <w:p w14:paraId="65D0EAD0" w14:textId="77777777" w:rsidR="009316AC" w:rsidRPr="008813C9" w:rsidRDefault="009316AC" w:rsidP="00985F83">
            <w:pPr>
              <w:pStyle w:val="Tableheader"/>
            </w:pPr>
            <w:r>
              <w:t>Method of half-life extension</w:t>
            </w:r>
          </w:p>
        </w:tc>
        <w:tc>
          <w:tcPr>
            <w:tcW w:w="2268" w:type="dxa"/>
          </w:tcPr>
          <w:p w14:paraId="1ACD1591" w14:textId="77777777" w:rsidR="009316AC" w:rsidRDefault="009316AC" w:rsidP="00985F83">
            <w:pPr>
              <w:pStyle w:val="Tableheader"/>
            </w:pPr>
            <w:r>
              <w:t xml:space="preserve">TGA status </w:t>
            </w:r>
          </w:p>
        </w:tc>
        <w:tc>
          <w:tcPr>
            <w:tcW w:w="2358" w:type="dxa"/>
          </w:tcPr>
          <w:p w14:paraId="48C113A6" w14:textId="77777777" w:rsidR="009316AC" w:rsidRDefault="009316AC" w:rsidP="00985F83">
            <w:pPr>
              <w:pStyle w:val="Tableheader"/>
            </w:pPr>
            <w:r>
              <w:t>Prophylaxis regimen recommended in PI</w:t>
            </w:r>
          </w:p>
        </w:tc>
      </w:tr>
      <w:tr w:rsidR="009316AC" w14:paraId="6FD2CF3E" w14:textId="77777777" w:rsidTr="00985F83">
        <w:trPr>
          <w:trHeight w:val="559"/>
        </w:trPr>
        <w:tc>
          <w:tcPr>
            <w:tcW w:w="1916" w:type="dxa"/>
          </w:tcPr>
          <w:p w14:paraId="67330EEF" w14:textId="77777777" w:rsidR="009316AC" w:rsidRDefault="009316AC" w:rsidP="00985F83">
            <w:pPr>
              <w:pStyle w:val="Tabletext"/>
            </w:pPr>
            <w:bookmarkStart w:id="7" w:name="_Toc473544529"/>
            <w:r>
              <w:t>N9-GP (</w:t>
            </w:r>
            <w:proofErr w:type="spellStart"/>
            <w:r>
              <w:t>Refixia</w:t>
            </w:r>
            <w:proofErr w:type="spellEnd"/>
            <w:r>
              <w:t xml:space="preserve">® or </w:t>
            </w:r>
            <w:proofErr w:type="spellStart"/>
            <w:r>
              <w:t>Rebinyn</w:t>
            </w:r>
            <w:proofErr w:type="spellEnd"/>
            <w:r>
              <w:t xml:space="preserve">® </w:t>
            </w:r>
            <w:proofErr w:type="spellStart"/>
            <w:r>
              <w:t>Nonacog</w:t>
            </w:r>
            <w:proofErr w:type="spellEnd"/>
            <w:r>
              <w:t xml:space="preserve"> beta </w:t>
            </w:r>
            <w:proofErr w:type="spellStart"/>
            <w:r>
              <w:t>pegol</w:t>
            </w:r>
            <w:proofErr w:type="spellEnd"/>
            <w:r>
              <w:t>)</w:t>
            </w:r>
            <w:bookmarkEnd w:id="7"/>
          </w:p>
        </w:tc>
        <w:tc>
          <w:tcPr>
            <w:tcW w:w="1119" w:type="dxa"/>
          </w:tcPr>
          <w:p w14:paraId="2CD0CB88" w14:textId="77777777" w:rsidR="009316AC" w:rsidRDefault="009316AC" w:rsidP="00985F83">
            <w:pPr>
              <w:pStyle w:val="Tabletext"/>
            </w:pPr>
            <w:bookmarkStart w:id="8" w:name="_Toc473544530"/>
            <w:r>
              <w:t>Novo-Nordisk</w:t>
            </w:r>
            <w:bookmarkEnd w:id="8"/>
          </w:p>
        </w:tc>
        <w:tc>
          <w:tcPr>
            <w:tcW w:w="1355" w:type="dxa"/>
          </w:tcPr>
          <w:p w14:paraId="611CD8AD" w14:textId="77777777" w:rsidR="009316AC" w:rsidRDefault="009316AC" w:rsidP="00985F83">
            <w:pPr>
              <w:pStyle w:val="Tabletext"/>
            </w:pPr>
            <w:bookmarkStart w:id="9" w:name="_Toc473544531"/>
            <w:proofErr w:type="spellStart"/>
            <w:r>
              <w:t>Glyco-PEGylation</w:t>
            </w:r>
            <w:bookmarkEnd w:id="9"/>
            <w:proofErr w:type="spellEnd"/>
          </w:p>
        </w:tc>
        <w:tc>
          <w:tcPr>
            <w:tcW w:w="2268" w:type="dxa"/>
          </w:tcPr>
          <w:p w14:paraId="2AB14E80" w14:textId="77777777" w:rsidR="009316AC" w:rsidRDefault="009316AC" w:rsidP="00985F83">
            <w:pPr>
              <w:pStyle w:val="Tabletext"/>
            </w:pPr>
            <w:r>
              <w:t xml:space="preserve">Not TGA- registered </w:t>
            </w:r>
          </w:p>
          <w:p w14:paraId="6F1D3C52" w14:textId="77777777" w:rsidR="009316AC" w:rsidRDefault="009316AC" w:rsidP="00985F83">
            <w:pPr>
              <w:pStyle w:val="Tabletext"/>
            </w:pPr>
            <w:r>
              <w:t>FDA approved May 2017 for on-demand treatment and perioperative management of bleeding</w:t>
            </w:r>
          </w:p>
          <w:p w14:paraId="4F9FFBFE" w14:textId="0EC24AEA" w:rsidR="009316AC" w:rsidRDefault="0040031F" w:rsidP="00985F83">
            <w:pPr>
              <w:pStyle w:val="Tabletext"/>
            </w:pPr>
            <w:r>
              <w:t>EU approval 2 June 2017</w:t>
            </w:r>
          </w:p>
        </w:tc>
        <w:tc>
          <w:tcPr>
            <w:tcW w:w="2358" w:type="dxa"/>
          </w:tcPr>
          <w:p w14:paraId="01650306" w14:textId="77777777" w:rsidR="009316AC" w:rsidRDefault="009316AC" w:rsidP="00985F83">
            <w:pPr>
              <w:pStyle w:val="Tabletext"/>
            </w:pPr>
            <w:r>
              <w:t>Not currently indicated for prophylaxis by FDA</w:t>
            </w:r>
          </w:p>
          <w:p w14:paraId="47930FD2" w14:textId="2FABA499" w:rsidR="0040031F" w:rsidRDefault="0040031F" w:rsidP="00985F83">
            <w:pPr>
              <w:pStyle w:val="Tabletext"/>
            </w:pPr>
            <w:r>
              <w:t>In EU: indicated for treatment and prophylaxis in patients 12 years and older</w:t>
            </w:r>
          </w:p>
        </w:tc>
      </w:tr>
      <w:tr w:rsidR="009316AC" w14:paraId="7C4D24A2" w14:textId="77777777" w:rsidTr="00985F83">
        <w:trPr>
          <w:trHeight w:val="559"/>
        </w:trPr>
        <w:tc>
          <w:tcPr>
            <w:tcW w:w="1916" w:type="dxa"/>
          </w:tcPr>
          <w:p w14:paraId="05656334" w14:textId="77777777" w:rsidR="009316AC" w:rsidRDefault="009316AC" w:rsidP="00985F83">
            <w:pPr>
              <w:pStyle w:val="Tabletext"/>
            </w:pPr>
            <w:bookmarkStart w:id="10" w:name="_Toc473544532"/>
            <w:proofErr w:type="spellStart"/>
            <w:r>
              <w:t>rFIXFc</w:t>
            </w:r>
            <w:proofErr w:type="spellEnd"/>
            <w:r>
              <w:t xml:space="preserve"> (</w:t>
            </w:r>
            <w:proofErr w:type="spellStart"/>
            <w:r>
              <w:t>Alprolix</w:t>
            </w:r>
            <w:proofErr w:type="spellEnd"/>
            <w:r>
              <w:t>)</w:t>
            </w:r>
            <w:bookmarkEnd w:id="10"/>
          </w:p>
        </w:tc>
        <w:tc>
          <w:tcPr>
            <w:tcW w:w="1119" w:type="dxa"/>
          </w:tcPr>
          <w:p w14:paraId="1D9B881A" w14:textId="679A533C" w:rsidR="009316AC" w:rsidRDefault="0008336C" w:rsidP="00985F83">
            <w:pPr>
              <w:pStyle w:val="Tabletext"/>
            </w:pPr>
            <w:proofErr w:type="spellStart"/>
            <w:r w:rsidRPr="0008336C">
              <w:t>Bioverativ</w:t>
            </w:r>
            <w:proofErr w:type="spellEnd"/>
            <w:r>
              <w:t xml:space="preserve"> Australia</w:t>
            </w:r>
          </w:p>
        </w:tc>
        <w:tc>
          <w:tcPr>
            <w:tcW w:w="1355" w:type="dxa"/>
          </w:tcPr>
          <w:p w14:paraId="72C1087C" w14:textId="77777777" w:rsidR="009316AC" w:rsidRDefault="009316AC" w:rsidP="00985F83">
            <w:pPr>
              <w:pStyle w:val="Tabletext"/>
            </w:pPr>
            <w:bookmarkStart w:id="11" w:name="_Toc473544534"/>
            <w:r>
              <w:t>Fc Fusion</w:t>
            </w:r>
            <w:bookmarkEnd w:id="11"/>
          </w:p>
        </w:tc>
        <w:tc>
          <w:tcPr>
            <w:tcW w:w="2268" w:type="dxa"/>
          </w:tcPr>
          <w:p w14:paraId="726F8257" w14:textId="77777777" w:rsidR="009316AC" w:rsidRDefault="009316AC" w:rsidP="00985F83">
            <w:pPr>
              <w:pStyle w:val="Tabletext"/>
            </w:pPr>
            <w:r>
              <w:t>ARTG listings</w:t>
            </w:r>
            <w:r w:rsidRPr="0043654D">
              <w:rPr>
                <w:szCs w:val="20"/>
              </w:rPr>
              <w:t>:</w:t>
            </w:r>
            <w:r>
              <w:rPr>
                <w:szCs w:val="20"/>
              </w:rPr>
              <w:t xml:space="preserve">  </w:t>
            </w:r>
            <w:r>
              <w:t>209227, 209226, 209225, 209224, 209223</w:t>
            </w:r>
          </w:p>
        </w:tc>
        <w:tc>
          <w:tcPr>
            <w:tcW w:w="2358" w:type="dxa"/>
          </w:tcPr>
          <w:p w14:paraId="3AE84934" w14:textId="77777777" w:rsidR="009316AC" w:rsidRDefault="009316AC" w:rsidP="00985F83">
            <w:pPr>
              <w:pStyle w:val="Tabletext"/>
            </w:pPr>
            <w:r>
              <w:t>50 IU/kg/weekly or 100 IU/kg/10 days</w:t>
            </w:r>
          </w:p>
        </w:tc>
      </w:tr>
      <w:tr w:rsidR="009316AC" w14:paraId="0F29AFBF" w14:textId="77777777" w:rsidTr="00985F83">
        <w:trPr>
          <w:trHeight w:val="559"/>
        </w:trPr>
        <w:tc>
          <w:tcPr>
            <w:tcW w:w="1916" w:type="dxa"/>
          </w:tcPr>
          <w:p w14:paraId="36834567" w14:textId="77777777" w:rsidR="009316AC" w:rsidRDefault="009316AC" w:rsidP="00985F83">
            <w:pPr>
              <w:pStyle w:val="Tabletext"/>
            </w:pPr>
            <w:bookmarkStart w:id="12" w:name="_Toc473544535"/>
            <w:proofErr w:type="spellStart"/>
            <w:r>
              <w:t>rIX</w:t>
            </w:r>
            <w:proofErr w:type="spellEnd"/>
            <w:r>
              <w:t>-FP (</w:t>
            </w:r>
            <w:proofErr w:type="spellStart"/>
            <w:r>
              <w:t>Idelvion</w:t>
            </w:r>
            <w:proofErr w:type="spellEnd"/>
            <w:r>
              <w:t>)</w:t>
            </w:r>
            <w:bookmarkEnd w:id="12"/>
          </w:p>
        </w:tc>
        <w:tc>
          <w:tcPr>
            <w:tcW w:w="1119" w:type="dxa"/>
          </w:tcPr>
          <w:p w14:paraId="650A3F48" w14:textId="77777777" w:rsidR="009316AC" w:rsidRDefault="009316AC" w:rsidP="00985F83">
            <w:pPr>
              <w:pStyle w:val="Tabletext"/>
            </w:pPr>
            <w:bookmarkStart w:id="13" w:name="_Toc473544536"/>
            <w:r>
              <w:t>CSL Behring</w:t>
            </w:r>
            <w:bookmarkEnd w:id="13"/>
          </w:p>
        </w:tc>
        <w:tc>
          <w:tcPr>
            <w:tcW w:w="1355" w:type="dxa"/>
          </w:tcPr>
          <w:p w14:paraId="552A9634" w14:textId="77777777" w:rsidR="009316AC" w:rsidRDefault="009316AC" w:rsidP="00985F83">
            <w:pPr>
              <w:pStyle w:val="Tabletext"/>
            </w:pPr>
            <w:bookmarkStart w:id="14" w:name="_Toc473544537"/>
            <w:r>
              <w:t>Albumin Fusion</w:t>
            </w:r>
            <w:bookmarkEnd w:id="14"/>
          </w:p>
        </w:tc>
        <w:tc>
          <w:tcPr>
            <w:tcW w:w="2268" w:type="dxa"/>
          </w:tcPr>
          <w:p w14:paraId="5DD13C0E" w14:textId="77777777" w:rsidR="009316AC" w:rsidRDefault="009316AC" w:rsidP="00985F83">
            <w:pPr>
              <w:pStyle w:val="Tabletext"/>
            </w:pPr>
            <w:r>
              <w:t>ARTG listings</w:t>
            </w:r>
            <w:r w:rsidRPr="0043654D">
              <w:rPr>
                <w:szCs w:val="20"/>
              </w:rPr>
              <w:t>:</w:t>
            </w:r>
            <w:r>
              <w:rPr>
                <w:szCs w:val="20"/>
              </w:rPr>
              <w:t xml:space="preserve">  </w:t>
            </w:r>
            <w:r>
              <w:t>259940, 259939, 259938, 255552</w:t>
            </w:r>
          </w:p>
        </w:tc>
        <w:tc>
          <w:tcPr>
            <w:tcW w:w="2358" w:type="dxa"/>
          </w:tcPr>
          <w:p w14:paraId="3EF9C5E5" w14:textId="77777777" w:rsidR="009316AC" w:rsidRDefault="009316AC" w:rsidP="00985F83">
            <w:pPr>
              <w:pStyle w:val="Tabletext"/>
            </w:pPr>
            <w:r>
              <w:t>Patients ≥12 years old: 25-40 IU/kg/weekly or 50-75 IU/kg/14 days</w:t>
            </w:r>
          </w:p>
        </w:tc>
      </w:tr>
    </w:tbl>
    <w:p w14:paraId="22711E59" w14:textId="0DD0F9B2" w:rsidR="009316AC" w:rsidRDefault="009316AC" w:rsidP="00344FF7">
      <w:pPr>
        <w:rPr>
          <w:rFonts w:eastAsia="Times New Roman"/>
          <w:szCs w:val="20"/>
        </w:rPr>
      </w:pPr>
      <w:r>
        <w:rPr>
          <w:rFonts w:ascii="Arial Narrow" w:hAnsi="Arial Narrow"/>
          <w:sz w:val="18"/>
          <w:szCs w:val="18"/>
        </w:rPr>
        <w:t xml:space="preserve">ARTG: Australian Register of Therapeutic Goods; EMA = European Medicines Agency; FDA = Food and Drug Administration (United States); </w:t>
      </w:r>
      <w:r w:rsidR="00481D59">
        <w:rPr>
          <w:rFonts w:ascii="Arial Narrow" w:hAnsi="Arial Narrow"/>
          <w:sz w:val="18"/>
          <w:szCs w:val="18"/>
        </w:rPr>
        <w:t xml:space="preserve">IU = International Units; </w:t>
      </w:r>
      <w:r w:rsidRPr="007A626D">
        <w:rPr>
          <w:rFonts w:ascii="Arial Narrow" w:hAnsi="Arial Narrow"/>
          <w:sz w:val="18"/>
          <w:szCs w:val="18"/>
        </w:rPr>
        <w:t>PI = Product Information</w:t>
      </w:r>
      <w:r>
        <w:rPr>
          <w:rFonts w:ascii="Arial Narrow" w:hAnsi="Arial Narrow"/>
          <w:sz w:val="18"/>
          <w:szCs w:val="18"/>
        </w:rPr>
        <w:t>; TGA = Therapeutic Goods Administration</w:t>
      </w:r>
    </w:p>
    <w:p w14:paraId="638E2A39" w14:textId="5C1CA69B" w:rsidR="005C0758" w:rsidRDefault="00F97926" w:rsidP="000A34B6">
      <w:pPr>
        <w:rPr>
          <w:rFonts w:eastAsia="Times New Roman"/>
          <w:szCs w:val="20"/>
        </w:rPr>
      </w:pPr>
      <w:r>
        <w:t>I</w:t>
      </w:r>
      <w:r w:rsidRPr="00F97926">
        <w:t>n practice</w:t>
      </w:r>
      <w:r>
        <w:t>,</w:t>
      </w:r>
      <w:r w:rsidRPr="00F97926">
        <w:t xml:space="preserve"> clotting factor products are generally prescribed by specialist haematologists</w:t>
      </w:r>
      <w:r w:rsidR="00DB1A36">
        <w:rPr>
          <w:rFonts w:eastAsia="Times New Roman"/>
          <w:szCs w:val="20"/>
        </w:rPr>
        <w:t xml:space="preserve">. </w:t>
      </w:r>
      <w:r w:rsidR="00B53F56">
        <w:rPr>
          <w:rFonts w:eastAsia="Times New Roman"/>
          <w:szCs w:val="20"/>
        </w:rPr>
        <w:t xml:space="preserve">Different </w:t>
      </w:r>
      <w:r w:rsidR="005C0758">
        <w:rPr>
          <w:rFonts w:eastAsia="Times New Roman"/>
          <w:szCs w:val="20"/>
        </w:rPr>
        <w:t>type</w:t>
      </w:r>
      <w:r w:rsidR="00B53F56">
        <w:rPr>
          <w:rFonts w:eastAsia="Times New Roman"/>
          <w:szCs w:val="20"/>
        </w:rPr>
        <w:t>s of treatment regimens may be given</w:t>
      </w:r>
      <w:r w:rsidR="00E42297">
        <w:rPr>
          <w:rFonts w:eastAsia="Times New Roman"/>
          <w:szCs w:val="20"/>
        </w:rPr>
        <w:t>, depending on the patient</w:t>
      </w:r>
      <w:r>
        <w:rPr>
          <w:rFonts w:eastAsia="Times New Roman"/>
          <w:szCs w:val="20"/>
        </w:rPr>
        <w:t>’</w:t>
      </w:r>
      <w:r w:rsidR="00E42297">
        <w:rPr>
          <w:rFonts w:eastAsia="Times New Roman"/>
          <w:szCs w:val="20"/>
        </w:rPr>
        <w:t>s bleeding phenotype, disease severity, patient choice or preferenc</w:t>
      </w:r>
      <w:r w:rsidR="00712F51">
        <w:rPr>
          <w:rFonts w:eastAsia="Times New Roman"/>
          <w:szCs w:val="20"/>
        </w:rPr>
        <w:t>e, adherence, or other factors</w:t>
      </w:r>
      <w:r w:rsidR="00344FF7">
        <w:rPr>
          <w:rFonts w:eastAsia="Times New Roman"/>
          <w:szCs w:val="20"/>
        </w:rPr>
        <w:t xml:space="preserve">. </w:t>
      </w:r>
      <w:r w:rsidR="00D10984" w:rsidRPr="00DE43BA">
        <w:rPr>
          <w:rFonts w:eastAsia="Times New Roman"/>
          <w:szCs w:val="20"/>
        </w:rPr>
        <w:t xml:space="preserve">In patients with severe haemophilia, the </w:t>
      </w:r>
      <w:r w:rsidR="000A68F3">
        <w:rPr>
          <w:rFonts w:eastAsia="Times New Roman"/>
          <w:szCs w:val="20"/>
        </w:rPr>
        <w:t xml:space="preserve">standard of care </w:t>
      </w:r>
      <w:r w:rsidR="00D10984" w:rsidRPr="00DE43BA">
        <w:rPr>
          <w:rFonts w:eastAsia="Times New Roman"/>
          <w:szCs w:val="20"/>
        </w:rPr>
        <w:t xml:space="preserve">is </w:t>
      </w:r>
      <w:r w:rsidR="000A68F3">
        <w:rPr>
          <w:rFonts w:eastAsia="Times New Roman"/>
          <w:szCs w:val="20"/>
        </w:rPr>
        <w:t xml:space="preserve">primary </w:t>
      </w:r>
      <w:r w:rsidR="00D10984" w:rsidRPr="00DE43BA">
        <w:rPr>
          <w:rFonts w:eastAsia="Times New Roman"/>
          <w:szCs w:val="20"/>
        </w:rPr>
        <w:t>prophylaxis with regular infusions of factor VIII or fact</w:t>
      </w:r>
      <w:r w:rsidR="000A68F3">
        <w:rPr>
          <w:rFonts w:eastAsia="Times New Roman"/>
          <w:szCs w:val="20"/>
        </w:rPr>
        <w:t xml:space="preserve">or IX containing products. </w:t>
      </w:r>
      <w:r w:rsidR="00D10984" w:rsidRPr="00DE43BA">
        <w:rPr>
          <w:rFonts w:eastAsia="Times New Roman"/>
          <w:szCs w:val="20"/>
        </w:rPr>
        <w:t xml:space="preserve">An alternative style of treatment is “on-demand”, administering clotting factors only after bleeds appear. </w:t>
      </w:r>
    </w:p>
    <w:p w14:paraId="08B04974" w14:textId="173FC147" w:rsidR="006B7BA5" w:rsidRDefault="00370C90" w:rsidP="000A34B6">
      <w:pPr>
        <w:rPr>
          <w:rFonts w:eastAsia="Times New Roman"/>
          <w:szCs w:val="20"/>
        </w:rPr>
      </w:pPr>
      <w:r>
        <w:rPr>
          <w:rFonts w:eastAsia="Times New Roman"/>
          <w:szCs w:val="20"/>
        </w:rPr>
        <w:t xml:space="preserve">It is assumed that patients currently receiving standard </w:t>
      </w:r>
      <w:r w:rsidR="00DB1A36">
        <w:rPr>
          <w:rFonts w:eastAsia="Times New Roman"/>
          <w:szCs w:val="20"/>
        </w:rPr>
        <w:t>half-life</w:t>
      </w:r>
      <w:r>
        <w:rPr>
          <w:rFonts w:eastAsia="Times New Roman"/>
          <w:szCs w:val="20"/>
        </w:rPr>
        <w:t xml:space="preserve"> (SHL) clotting factors prophylactically would continue on a prophylactic regimen if they </w:t>
      </w:r>
      <w:r w:rsidR="00FF2C42">
        <w:rPr>
          <w:rFonts w:eastAsia="Times New Roman"/>
          <w:szCs w:val="20"/>
        </w:rPr>
        <w:t xml:space="preserve">were to </w:t>
      </w:r>
      <w:r>
        <w:rPr>
          <w:rFonts w:eastAsia="Times New Roman"/>
          <w:szCs w:val="20"/>
        </w:rPr>
        <w:t>swap to an EHL product. However, some patients currently on an on-demand regimen are expected to swap to a prophylactic regimen if EHL products become available (based on what occurred within trial settings internationally).</w:t>
      </w:r>
      <w:r w:rsidR="00E42297">
        <w:rPr>
          <w:rFonts w:eastAsia="Times New Roman"/>
          <w:szCs w:val="20"/>
        </w:rPr>
        <w:t xml:space="preserve"> </w:t>
      </w:r>
    </w:p>
    <w:p w14:paraId="067ADD45" w14:textId="276B80BE" w:rsidR="00650C64" w:rsidRDefault="00650C64" w:rsidP="00650C64">
      <w:pPr>
        <w:spacing w:after="0"/>
      </w:pPr>
      <w:r>
        <w:rPr>
          <w:rFonts w:eastAsia="Times New Roman"/>
          <w:szCs w:val="20"/>
        </w:rPr>
        <w:t xml:space="preserve">The EHL products currently listed on the </w:t>
      </w:r>
      <w:r w:rsidR="00AF0FE5">
        <w:rPr>
          <w:rFonts w:eastAsia="Times New Roman"/>
          <w:szCs w:val="20"/>
        </w:rPr>
        <w:t>Australian Register of Therapeutic Goods (</w:t>
      </w:r>
      <w:r>
        <w:rPr>
          <w:rFonts w:eastAsia="Times New Roman"/>
          <w:szCs w:val="20"/>
        </w:rPr>
        <w:t>ARTG</w:t>
      </w:r>
      <w:r w:rsidR="00AF0FE5">
        <w:rPr>
          <w:rFonts w:eastAsia="Times New Roman"/>
          <w:szCs w:val="20"/>
        </w:rPr>
        <w:t>)</w:t>
      </w:r>
      <w:r>
        <w:rPr>
          <w:rFonts w:eastAsia="Times New Roman"/>
          <w:szCs w:val="20"/>
        </w:rPr>
        <w:t xml:space="preserve"> are indicated for </w:t>
      </w:r>
      <w:r>
        <w:t xml:space="preserve">adults and children with haemophilia A and B for: </w:t>
      </w:r>
    </w:p>
    <w:p w14:paraId="3287556B" w14:textId="77777777" w:rsidR="00650C64" w:rsidRDefault="00650C64" w:rsidP="00650C64">
      <w:pPr>
        <w:pStyle w:val="ListParagraph"/>
        <w:numPr>
          <w:ilvl w:val="0"/>
          <w:numId w:val="18"/>
        </w:numPr>
        <w:spacing w:after="0" w:line="240" w:lineRule="auto"/>
      </w:pPr>
      <w:r>
        <w:t>Control and prevention of bleeding episodes</w:t>
      </w:r>
    </w:p>
    <w:p w14:paraId="0CE4A9F0" w14:textId="77777777" w:rsidR="00650C64" w:rsidRDefault="00650C64" w:rsidP="00650C64">
      <w:pPr>
        <w:pStyle w:val="ListParagraph"/>
        <w:numPr>
          <w:ilvl w:val="0"/>
          <w:numId w:val="18"/>
        </w:numPr>
        <w:spacing w:after="0" w:line="240" w:lineRule="auto"/>
      </w:pPr>
      <w:r>
        <w:t xml:space="preserve">Routine prophylaxis to prevent or reduce the frequency of bleeding episodes </w:t>
      </w:r>
    </w:p>
    <w:p w14:paraId="667C9F6E" w14:textId="21EDD81F" w:rsidR="00650C64" w:rsidRDefault="00650C64" w:rsidP="00DB1A36">
      <w:pPr>
        <w:pStyle w:val="ListParagraph"/>
        <w:numPr>
          <w:ilvl w:val="0"/>
          <w:numId w:val="18"/>
        </w:numPr>
        <w:spacing w:after="0" w:line="240" w:lineRule="auto"/>
      </w:pPr>
      <w:r>
        <w:t>Perioperative management (surgical prophylaxis)</w:t>
      </w:r>
    </w:p>
    <w:p w14:paraId="058A01BA" w14:textId="314CB997" w:rsidR="00193A64" w:rsidRPr="00193A64" w:rsidRDefault="00650C64" w:rsidP="00D10984">
      <w:pPr>
        <w:rPr>
          <w:szCs w:val="20"/>
        </w:rPr>
      </w:pPr>
      <w:r>
        <w:t xml:space="preserve">They are not indicated for the treatment of von </w:t>
      </w:r>
      <w:proofErr w:type="spellStart"/>
      <w:r>
        <w:t>Willebrand</w:t>
      </w:r>
      <w:proofErr w:type="spellEnd"/>
      <w:r>
        <w:t xml:space="preserve"> disease.</w:t>
      </w:r>
    </w:p>
    <w:p w14:paraId="0AFF7D69" w14:textId="3C88E44B" w:rsidR="00650C64" w:rsidRPr="00193A64" w:rsidRDefault="002C4DD5" w:rsidP="00D10984">
      <w:pPr>
        <w:rPr>
          <w:rFonts w:eastAsia="Times New Roman"/>
          <w:szCs w:val="20"/>
        </w:rPr>
      </w:pPr>
      <w:r>
        <w:rPr>
          <w:rFonts w:eastAsia="Times New Roman"/>
          <w:szCs w:val="20"/>
        </w:rPr>
        <w:t xml:space="preserve">Very little research has been </w:t>
      </w:r>
      <w:r w:rsidR="00193A64">
        <w:rPr>
          <w:rFonts w:eastAsia="Times New Roman"/>
          <w:szCs w:val="20"/>
        </w:rPr>
        <w:t>published</w:t>
      </w:r>
      <w:r>
        <w:rPr>
          <w:rFonts w:eastAsia="Times New Roman"/>
          <w:szCs w:val="20"/>
        </w:rPr>
        <w:t xml:space="preserve"> on the use of EHL products in patients with </w:t>
      </w:r>
      <w:r w:rsidR="00193A64">
        <w:rPr>
          <w:rFonts w:eastAsia="Times New Roman"/>
          <w:szCs w:val="20"/>
        </w:rPr>
        <w:t xml:space="preserve">active </w:t>
      </w:r>
      <w:r>
        <w:rPr>
          <w:rFonts w:eastAsia="Times New Roman"/>
          <w:szCs w:val="20"/>
        </w:rPr>
        <w:t>inhibitors</w:t>
      </w:r>
      <w:r w:rsidR="00193A64">
        <w:rPr>
          <w:rFonts w:eastAsia="Times New Roman"/>
          <w:szCs w:val="20"/>
        </w:rPr>
        <w:t xml:space="preserve"> or a history of inhibitors</w:t>
      </w:r>
      <w:r w:rsidR="00DB1A36">
        <w:rPr>
          <w:rFonts w:eastAsia="Times New Roman"/>
          <w:szCs w:val="20"/>
        </w:rPr>
        <w:t xml:space="preserve"> against clotting factors VIII or IX</w:t>
      </w:r>
      <w:r>
        <w:rPr>
          <w:rFonts w:eastAsia="Times New Roman"/>
          <w:szCs w:val="20"/>
        </w:rPr>
        <w:t xml:space="preserve">. </w:t>
      </w:r>
      <w:r w:rsidR="00193A64">
        <w:rPr>
          <w:rFonts w:eastAsia="Times New Roman"/>
          <w:szCs w:val="20"/>
        </w:rPr>
        <w:t>However, some patients with active inhibitors may undergo immune tolerance induction (tolerisation) with the relevant clotting factor, and EHL products would be used in the same manner as SHL products for this purpose.</w:t>
      </w:r>
    </w:p>
    <w:p w14:paraId="3058DEE2" w14:textId="0F7F3BD2" w:rsidR="00AF0FE5" w:rsidRPr="00DC25BC" w:rsidRDefault="00AF0FE5" w:rsidP="00AF0FE5">
      <w:r>
        <w:rPr>
          <w:rFonts w:eastAsia="Times New Roman"/>
          <w:szCs w:val="20"/>
        </w:rPr>
        <w:t xml:space="preserve">The EHL </w:t>
      </w:r>
      <w:r w:rsidR="009316AC">
        <w:rPr>
          <w:rFonts w:eastAsia="Times New Roman"/>
          <w:szCs w:val="20"/>
        </w:rPr>
        <w:t>products</w:t>
      </w:r>
      <w:r>
        <w:rPr>
          <w:rFonts w:eastAsia="Times New Roman"/>
          <w:szCs w:val="20"/>
        </w:rPr>
        <w:t xml:space="preserve"> come as a powder in single-use vials, which is reconstituted with a diluent (sterile water), and administered intravenously. EHL treatments are administered in the same manner as SHL treatments, although at a reduced frequency. Treatment is predominantly administered at home. The AHCDO guidelines for treating haemophilia state that: </w:t>
      </w:r>
      <w:r w:rsidRPr="00A0665C">
        <w:rPr>
          <w:rFonts w:eastAsia="Times New Roman"/>
          <w:i/>
          <w:szCs w:val="20"/>
        </w:rPr>
        <w:t>“Where appropriate and possible, people with haemophilia should be managed in a home therapy setting”</w:t>
      </w:r>
      <w:r>
        <w:rPr>
          <w:rFonts w:eastAsia="Times New Roman"/>
          <w:i/>
          <w:szCs w:val="20"/>
        </w:rPr>
        <w:t xml:space="preserve"> </w:t>
      </w:r>
      <w:r w:rsidR="00284F1F">
        <w:rPr>
          <w:rFonts w:eastAsia="Times New Roman"/>
          <w:szCs w:val="20"/>
        </w:rPr>
        <w:fldChar w:fldCharType="begin"/>
      </w:r>
      <w:r w:rsidR="00284F1F">
        <w:rPr>
          <w:rFonts w:eastAsia="Times New Roman"/>
          <w:szCs w:val="20"/>
        </w:rPr>
        <w:instrText xml:space="preserve"> ADDIN EN.CITE &lt;EndNote&gt;&lt;Cite&gt;&lt;Author&gt;Australian Haemophilia Centre Directors&amp;apos; Organisation&lt;/Author&gt;&lt;Year&gt;2016&lt;/Year&gt;&lt;RecNum&gt;5&lt;/RecNum&gt;&lt;DisplayText&gt;(Australian Haemophilia Centre Directors&amp;apos; Organisation 2016)&lt;/DisplayText&gt;&lt;record&gt;&lt;rec-number&gt;5&lt;/rec-number&gt;&lt;foreign-keys&gt;&lt;key app="EN" db-id="05dfrv5t4ppa58ep50ixt0zyxesew55t555a" timestamp="1507869959"&gt;5&lt;/key&gt;&lt;/foreign-keys&gt;&lt;ref-type name="Web Page"&gt;12&lt;/ref-type&gt;&lt;contributors&gt;&lt;authors&gt;&lt;author&gt;Australian Haemophilia Centre Directors&amp;apos; Organisation,&lt;/author&gt;&lt;/authors&gt;&lt;/contributors&gt;&lt;titles&gt;&lt;title&gt;Guidelines for the management of haemophilia in Australia&lt;/title&gt;&lt;/titles&gt;&lt;dates&gt;&lt;year&gt;2016&lt;/year&gt;&lt;/dates&gt;&lt;urls&gt;&lt;related-urls&gt;&lt;url&gt;https://www.blood.gov.au/system/files/HaemophiliaGuidelines-interactive-updated-260317v2.pdf&lt;/url&gt;&lt;/related-urls&gt;&lt;/urls&gt;&lt;/record&gt;&lt;/Cite&gt;&lt;/EndNote&gt;</w:instrText>
      </w:r>
      <w:r w:rsidR="00284F1F">
        <w:rPr>
          <w:rFonts w:eastAsia="Times New Roman"/>
          <w:szCs w:val="20"/>
        </w:rPr>
        <w:fldChar w:fldCharType="separate"/>
      </w:r>
      <w:r w:rsidR="00284F1F">
        <w:rPr>
          <w:rFonts w:eastAsia="Times New Roman"/>
          <w:noProof/>
          <w:szCs w:val="20"/>
        </w:rPr>
        <w:t>(Australian Haemophilia Centre Directors' Organisation 2016)</w:t>
      </w:r>
      <w:r w:rsidR="00284F1F">
        <w:rPr>
          <w:rFonts w:eastAsia="Times New Roman"/>
          <w:szCs w:val="20"/>
        </w:rPr>
        <w:fldChar w:fldCharType="end"/>
      </w:r>
      <w:r>
        <w:rPr>
          <w:rFonts w:eastAsia="Times New Roman"/>
          <w:szCs w:val="20"/>
        </w:rPr>
        <w:t xml:space="preserve">. </w:t>
      </w:r>
      <w:r>
        <w:t xml:space="preserve">Dosing should be determined and coordinated by a </w:t>
      </w:r>
      <w:r>
        <w:lastRenderedPageBreak/>
        <w:t xml:space="preserve">haemophilia treatment centre </w:t>
      </w:r>
      <w:r w:rsidR="00284F1F">
        <w:fldChar w:fldCharType="begin"/>
      </w:r>
      <w:r w:rsidR="00284F1F">
        <w:instrText xml:space="preserve"> ADDIN EN.CITE &lt;EndNote&gt;&lt;Cite&gt;&lt;Author&gt;Australian Haemophilia Centre Directors&amp;apos; Organisation&lt;/Author&gt;&lt;Year&gt;2016&lt;/Year&gt;&lt;RecNum&gt;5&lt;/RecNum&gt;&lt;DisplayText&gt;(Australian Haemophilia Centre Directors&amp;apos; Organisation 2016)&lt;/DisplayText&gt;&lt;record&gt;&lt;rec-number&gt;5&lt;/rec-number&gt;&lt;foreign-keys&gt;&lt;key app="EN" db-id="05dfrv5t4ppa58ep50ixt0zyxesew55t555a" timestamp="1507869959"&gt;5&lt;/key&gt;&lt;/foreign-keys&gt;&lt;ref-type name="Web Page"&gt;12&lt;/ref-type&gt;&lt;contributors&gt;&lt;authors&gt;&lt;author&gt;Australian Haemophilia Centre Directors&amp;apos; Organisation,&lt;/author&gt;&lt;/authors&gt;&lt;/contributors&gt;&lt;titles&gt;&lt;title&gt;Guidelines for the management of haemophilia in Australia&lt;/title&gt;&lt;/titles&gt;&lt;dates&gt;&lt;year&gt;2016&lt;/year&gt;&lt;/dates&gt;&lt;urls&gt;&lt;related-urls&gt;&lt;url&gt;https://www.blood.gov.au/system/files/HaemophiliaGuidelines-interactive-updated-260317v2.pdf&lt;/url&gt;&lt;/related-urls&gt;&lt;/urls&gt;&lt;/record&gt;&lt;/Cite&gt;&lt;/EndNote&gt;</w:instrText>
      </w:r>
      <w:r w:rsidR="00284F1F">
        <w:fldChar w:fldCharType="separate"/>
      </w:r>
      <w:r w:rsidR="00284F1F">
        <w:rPr>
          <w:noProof/>
        </w:rPr>
        <w:t>(Australian Haemophilia Centre Directors' Organisation 2016)</w:t>
      </w:r>
      <w:r w:rsidR="00284F1F">
        <w:fldChar w:fldCharType="end"/>
      </w:r>
      <w:r>
        <w:t xml:space="preserve">. Alternatively, haematologists, haemophilia nurses, or general practitioners may administer treatment. In cases of severe bleeding, patients would be treated in a Haemophilia Treatment Centre, or an emergency department. </w:t>
      </w:r>
    </w:p>
    <w:p w14:paraId="34A0B8AC" w14:textId="488D765B" w:rsidR="00FF5347" w:rsidRPr="003B55E3" w:rsidRDefault="00AF0FE5">
      <w:pPr>
        <w:rPr>
          <w:rFonts w:eastAsia="Times New Roman"/>
          <w:szCs w:val="20"/>
        </w:rPr>
      </w:pPr>
      <w:r>
        <w:rPr>
          <w:rFonts w:eastAsia="Times New Roman"/>
          <w:szCs w:val="20"/>
        </w:rPr>
        <w:t xml:space="preserve">EHL FVIII and IX products are currently available in Australia through participation in company clinical trials </w:t>
      </w:r>
      <w:r w:rsidR="00284F1F">
        <w:fldChar w:fldCharType="begin"/>
      </w:r>
      <w:r w:rsidR="00284F1F">
        <w:instrText xml:space="preserve"> ADDIN EN.CITE &lt;EndNote&gt;&lt;Cite&gt;&lt;Author&gt;National Blood Authority&lt;/Author&gt;&lt;Year&gt;2017&lt;/Year&gt;&lt;RecNum&gt;3&lt;/RecNum&gt;&lt;DisplayText&gt;(National Blood Authority 2017a)&lt;/DisplayText&gt;&lt;record&gt;&lt;rec-number&gt;3&lt;/rec-number&gt;&lt;foreign-keys&gt;&lt;key app="EN" db-id="05dfrv5t4ppa58ep50ixt0zyxesew55t555a" timestamp="1507849060"&gt;3&lt;/key&gt;&lt;/foreign-keys&gt;&lt;ref-type name="Web Page"&gt;12&lt;/ref-type&gt;&lt;contributors&gt;&lt;authors&gt;&lt;author&gt;National Blood Authority,&lt;/author&gt;&lt;/authors&gt;&lt;/contributors&gt;&lt;titles&gt;&lt;title&gt;Australian Bleeding Disorders Registry (ABDR) Annual Report 2015-16&lt;/title&gt;&lt;/titles&gt;&lt;dates&gt;&lt;year&gt;2017&lt;/year&gt;&lt;/dates&gt;&lt;urls&gt;&lt;related-urls&gt;&lt;url&gt;https://www.blood.gov.au/system/files/abdr-annual-report-2015-16-final.pdf&lt;/url&gt;&lt;/related-urls&gt;&lt;/urls&gt;&lt;/record&gt;&lt;/Cite&gt;&lt;/EndNote&gt;</w:instrText>
      </w:r>
      <w:r w:rsidR="00284F1F">
        <w:fldChar w:fldCharType="separate"/>
      </w:r>
      <w:r w:rsidR="00284F1F">
        <w:rPr>
          <w:noProof/>
        </w:rPr>
        <w:t>(National Blood Authority 2017a)</w:t>
      </w:r>
      <w:r w:rsidR="00284F1F">
        <w:fldChar w:fldCharType="end"/>
      </w:r>
      <w:r>
        <w:t xml:space="preserve">, but are not part of the NBA supply arrangement </w:t>
      </w:r>
      <w:r w:rsidR="00284F1F">
        <w:fldChar w:fldCharType="begin"/>
      </w:r>
      <w:r w:rsidR="00284F1F">
        <w:instrText xml:space="preserve"> ADDIN EN.CITE &lt;EndNote&gt;&lt;Cite&gt;&lt;Author&gt;National Blood Authority&lt;/Author&gt;&lt;Year&gt;2017&lt;/Year&gt;&lt;RecNum&gt;4&lt;/RecNum&gt;&lt;DisplayText&gt;(National Blood Authority 2017b)&lt;/DisplayText&gt;&lt;record&gt;&lt;rec-number&gt;4&lt;/rec-number&gt;&lt;foreign-keys&gt;&lt;key app="EN" db-id="05dfrv5t4ppa58ep50ixt0zyxesew55t555a" timestamp="1507867039"&gt;4&lt;/key&gt;&lt;/foreign-keys&gt;&lt;ref-type name="Web Page"&gt;12&lt;/ref-type&gt;&lt;contributors&gt;&lt;authors&gt;&lt;author&gt;National Blood Authority,&lt;/author&gt;&lt;/authors&gt;&lt;/contributors&gt;&lt;titles&gt;&lt;title&gt;Supply of plasma derived and recombinant blood products&lt;/title&gt;&lt;/titles&gt;&lt;dates&gt;&lt;year&gt;2017&lt;/year&gt;&lt;/dates&gt;&lt;urls&gt;&lt;related-urls&gt;&lt;url&gt;https://www.blood.gov.au/system/files/12July17-price-update-46.1-National-Blood-Authority-Fact-sheet-Supply-of-plasma-derived-and-recombinant-blood-products2.pdf&lt;/url&gt;&lt;/related-urls&gt;&lt;/urls&gt;&lt;/record&gt;&lt;/Cite&gt;&lt;/EndNote&gt;</w:instrText>
      </w:r>
      <w:r w:rsidR="00284F1F">
        <w:fldChar w:fldCharType="separate"/>
      </w:r>
      <w:r w:rsidR="00284F1F">
        <w:rPr>
          <w:noProof/>
        </w:rPr>
        <w:t>(National Blood Authority 2017b)</w:t>
      </w:r>
      <w:r w:rsidR="00284F1F">
        <w:fldChar w:fldCharType="end"/>
      </w:r>
      <w:r>
        <w:t>.</w:t>
      </w:r>
    </w:p>
    <w:p w14:paraId="14D977A7" w14:textId="77777777" w:rsidR="00896845" w:rsidRPr="00E364F7" w:rsidRDefault="00896845">
      <w:pPr>
        <w:rPr>
          <w:b/>
        </w:rPr>
      </w:pPr>
      <w:r w:rsidRPr="00E364F7">
        <w:rPr>
          <w:b/>
        </w:rPr>
        <w:t>Comparator</w:t>
      </w:r>
    </w:p>
    <w:p w14:paraId="7D32CE51" w14:textId="307B583C" w:rsidR="00B02B5E" w:rsidRDefault="00B02B5E" w:rsidP="00D10984">
      <w:r>
        <w:t xml:space="preserve">The comparators to EHL FVIII and FIX products are </w:t>
      </w:r>
      <w:r w:rsidR="00DB1A36">
        <w:t>SHL</w:t>
      </w:r>
      <w:r>
        <w:t xml:space="preserve"> FVIII and FIX products.</w:t>
      </w:r>
      <w:r w:rsidR="000A68F3">
        <w:t xml:space="preserve"> </w:t>
      </w:r>
      <w:r w:rsidR="00E87A7D">
        <w:t>However, any data comparing one form of EHL product to a</w:t>
      </w:r>
      <w:r w:rsidR="00E311CF">
        <w:t>nother should also be included.</w:t>
      </w:r>
    </w:p>
    <w:p w14:paraId="27A5F279" w14:textId="020417F7" w:rsidR="008E1A96" w:rsidRDefault="006B7BA5" w:rsidP="00D10984">
      <w:r>
        <w:t xml:space="preserve">Prophylaxis for haemophilia A </w:t>
      </w:r>
      <w:r w:rsidR="000A68F3">
        <w:t xml:space="preserve">with a SHL product </w:t>
      </w:r>
      <w:r>
        <w:t xml:space="preserve">is usually given 2-3 times a week, or more frequently, due to the short half-life of the standard half-life FVIII products (10 – 14 hours) </w:t>
      </w:r>
      <w:r w:rsidR="00284F1F">
        <w:fldChar w:fldCharType="begin"/>
      </w:r>
      <w:r w:rsidR="00E471E0">
        <w:instrText xml:space="preserve"> ADDIN EN.CITE &lt;EndNote&gt;&lt;Cite&gt;&lt;Author&gt;Mancuso&lt;/Author&gt;&lt;Year&gt;2014&lt;/Year&gt;&lt;RecNum&gt;59&lt;/RecNum&gt;&lt;IDText&gt;365-371&lt;/IDText&gt;&lt;DisplayText&gt;(Mancuso &amp;amp; Mannucci 2014)&lt;/DisplayText&gt;&lt;record&gt;&lt;rec-number&gt;59&lt;/rec-number&gt;&lt;foreign-keys&gt;&lt;key app="EN" db-id="xxv29xwz59sarceazeax5p5kzxt2dafdzse0" timestamp="1479346132"&gt;59&lt;/key&gt;&lt;/foreign-keys&gt;&lt;ref-type name="Journal Article"&gt;17&lt;/ref-type&gt;&lt;contributors&gt;&lt;authors&gt;&lt;author&gt;Mancuso, M. E.&lt;/author&gt;&lt;author&gt;Mannucci, P. M.&lt;/author&gt;&lt;/authors&gt;&lt;/contributors&gt;&lt;titles&gt;&lt;title&gt;Fc-fusion technology and recombinant FVIII and FIX in the management of the hemophiliac&lt;/title&gt;&lt;secondary-title&gt;Drug Design, Development and Therapy&lt;/secondary-title&gt;&lt;/titles&gt;&lt;periodical&gt;&lt;full-title&gt;Drug Design, Development and Therapy&lt;/full-title&gt;&lt;/periodical&gt;&lt;pages&gt;365-371&lt;/pages&gt;&lt;volume&gt;8&lt;/volume&gt;&lt;dates&gt;&lt;year&gt;2014&lt;/year&gt;&lt;pub-dates&gt;&lt;date&gt;2014-01-01&lt;/date&gt;&lt;/pub-dates&gt;&lt;/dates&gt;&lt;isbn&gt;NCT00324155/ClinicalTrials.gov NCT01119508/ClinicalTrials.gov&lt;/isbn&gt;&lt;urls&gt;&lt;related-urls&gt;&lt;url&gt;https://www.scopus.com/inward/record.uri?eid=2-s2.0-84897562467&amp;amp;partnerID=40&amp;amp;md5=9be2912ea2f45ab531392ba4b918778f&lt;/url&gt;&lt;url&gt;https://www.dovepress.com/getfile.php?fileID=19476&lt;/url&gt;&lt;/related-urls&gt;&lt;/urls&gt;&lt;custom1&gt;RAYYAN-INCLUSION: {&amp;quot;Klara&amp;quot;=&amp;gt;true, &amp;quot;Skye&amp;quot;=&amp;gt;false} | RAYYAN-LABELS: CONFLICT,checked,Fc-Fusion | RAYYAN-EXCLUSION-REASONS: non SR&lt;/custom1&gt;&lt;/record&gt;&lt;/Cite&gt;&lt;/EndNote&gt;</w:instrText>
      </w:r>
      <w:r w:rsidR="00284F1F">
        <w:fldChar w:fldCharType="separate"/>
      </w:r>
      <w:r w:rsidR="00284F1F">
        <w:rPr>
          <w:noProof/>
        </w:rPr>
        <w:t>(Mancuso &amp; Mannucci 2014)</w:t>
      </w:r>
      <w:r w:rsidR="00284F1F">
        <w:fldChar w:fldCharType="end"/>
      </w:r>
      <w:r>
        <w:t xml:space="preserve">. </w:t>
      </w:r>
      <w:r w:rsidR="008E1A96">
        <w:t xml:space="preserve">Standard doses for prophylaxis in Australia range from 25 to 40 IU/kg three times per week or on alternate days </w:t>
      </w:r>
      <w:r w:rsidR="00284F1F">
        <w:fldChar w:fldCharType="begin"/>
      </w:r>
      <w:r w:rsidR="00284F1F">
        <w:instrText xml:space="preserve"> ADDIN EN.CITE &lt;EndNote&gt;&lt;Cite&gt;&lt;Author&gt;Australian Haemophilia Centre Directors&amp;apos; Organisation&lt;/Author&gt;&lt;Year&gt;2016&lt;/Year&gt;&lt;RecNum&gt;5&lt;/RecNum&gt;&lt;DisplayText&gt;(Australian Haemophilia Centre Directors&amp;apos; Organisation 2016)&lt;/DisplayText&gt;&lt;record&gt;&lt;rec-number&gt;5&lt;/rec-number&gt;&lt;foreign-keys&gt;&lt;key app="EN" db-id="05dfrv5t4ppa58ep50ixt0zyxesew55t555a" timestamp="1507869959"&gt;5&lt;/key&gt;&lt;/foreign-keys&gt;&lt;ref-type name="Web Page"&gt;12&lt;/ref-type&gt;&lt;contributors&gt;&lt;authors&gt;&lt;author&gt;Australian Haemophilia Centre Directors&amp;apos; Organisation,&lt;/author&gt;&lt;/authors&gt;&lt;/contributors&gt;&lt;titles&gt;&lt;title&gt;Guidelines for the management of haemophilia in Australia&lt;/title&gt;&lt;/titles&gt;&lt;dates&gt;&lt;year&gt;2016&lt;/year&gt;&lt;/dates&gt;&lt;urls&gt;&lt;related-urls&gt;&lt;url&gt;https://www.blood.gov.au/system/files/HaemophiliaGuidelines-interactive-updated-260317v2.pdf&lt;/url&gt;&lt;/related-urls&gt;&lt;/urls&gt;&lt;/record&gt;&lt;/Cite&gt;&lt;/EndNote&gt;</w:instrText>
      </w:r>
      <w:r w:rsidR="00284F1F">
        <w:fldChar w:fldCharType="separate"/>
      </w:r>
      <w:r w:rsidR="00284F1F">
        <w:rPr>
          <w:noProof/>
        </w:rPr>
        <w:t>(Australian Haemophilia Centre Directors' Organisation 2016)</w:t>
      </w:r>
      <w:r w:rsidR="00284F1F">
        <w:fldChar w:fldCharType="end"/>
      </w:r>
      <w:r w:rsidR="008E1A96">
        <w:t>.</w:t>
      </w:r>
      <w:r w:rsidR="008F628C">
        <w:t xml:space="preserve"> Plasma-derived or recombinant FIX products have a slightly longer half-life of around 15 to 20 hours </w:t>
      </w:r>
      <w:r w:rsidR="008F628C">
        <w:fldChar w:fldCharType="begin"/>
      </w:r>
      <w:r w:rsidR="00E471E0">
        <w:instrText xml:space="preserve"> ADDIN EN.CITE &lt;EndNote&gt;&lt;Cite&gt;&lt;Author&gt;Mancuso&lt;/Author&gt;&lt;Year&gt;2014&lt;/Year&gt;&lt;RecNum&gt;59&lt;/RecNum&gt;&lt;IDText&gt;365-371&lt;/IDText&gt;&lt;DisplayText&gt;(Mancuso &amp;amp; Mannucci 2014)&lt;/DisplayText&gt;&lt;record&gt;&lt;rec-number&gt;59&lt;/rec-number&gt;&lt;foreign-keys&gt;&lt;key app="EN" db-id="xxv29xwz59sarceazeax5p5kzxt2dafdzse0" timestamp="1479346132"&gt;59&lt;/key&gt;&lt;/foreign-keys&gt;&lt;ref-type name="Journal Article"&gt;17&lt;/ref-type&gt;&lt;contributors&gt;&lt;authors&gt;&lt;author&gt;Mancuso, M. E.&lt;/author&gt;&lt;author&gt;Mannucci, P. M.&lt;/author&gt;&lt;/authors&gt;&lt;/contributors&gt;&lt;titles&gt;&lt;title&gt;Fc-fusion technology and recombinant FVIII and FIX in the management of the hemophiliac&lt;/title&gt;&lt;secondary-title&gt;Drug Design, Development and Therapy&lt;/secondary-title&gt;&lt;/titles&gt;&lt;periodical&gt;&lt;full-title&gt;Drug Design, Development and Therapy&lt;/full-title&gt;&lt;/periodical&gt;&lt;pages&gt;365-371&lt;/pages&gt;&lt;volume&gt;8&lt;/volume&gt;&lt;dates&gt;&lt;year&gt;2014&lt;/year&gt;&lt;pub-dates&gt;&lt;date&gt;2014-01-01&lt;/date&gt;&lt;/pub-dates&gt;&lt;/dates&gt;&lt;isbn&gt;NCT00324155/ClinicalTrials.gov NCT01119508/ClinicalTrials.gov&lt;/isbn&gt;&lt;urls&gt;&lt;related-urls&gt;&lt;url&gt;https://www.scopus.com/inward/record.uri?eid=2-s2.0-84897562467&amp;amp;partnerID=40&amp;amp;md5=9be2912ea2f45ab531392ba4b918778f&lt;/url&gt;&lt;url&gt;https://www.dovepress.com/getfile.php?fileID=19476&lt;/url&gt;&lt;/related-urls&gt;&lt;/urls&gt;&lt;custom1&gt;RAYYAN-INCLUSION: {&amp;quot;Klara&amp;quot;=&amp;gt;true, &amp;quot;Skye&amp;quot;=&amp;gt;false} | RAYYAN-LABELS: CONFLICT,checked,Fc-Fusion | RAYYAN-EXCLUSION-REASONS: non SR&lt;/custom1&gt;&lt;/record&gt;&lt;/Cite&gt;&lt;/EndNote&gt;</w:instrText>
      </w:r>
      <w:r w:rsidR="008F628C">
        <w:fldChar w:fldCharType="separate"/>
      </w:r>
      <w:r w:rsidR="008F628C">
        <w:rPr>
          <w:noProof/>
        </w:rPr>
        <w:t>(Mancuso &amp; Mannucci 2014)</w:t>
      </w:r>
      <w:r w:rsidR="008F628C">
        <w:fldChar w:fldCharType="end"/>
      </w:r>
      <w:r w:rsidR="008F628C">
        <w:t xml:space="preserve">. Prophylaxis for haemophilia B is therefore often approximately 40 IU/kg of FIX twice weekly. </w:t>
      </w:r>
      <w:r w:rsidR="00016AC7">
        <w:t xml:space="preserve">SHL products for haemophilia A and B are summarised in </w:t>
      </w:r>
      <w:r w:rsidR="00016AC7">
        <w:fldChar w:fldCharType="begin"/>
      </w:r>
      <w:r w:rsidR="00016AC7">
        <w:instrText xml:space="preserve"> REF _Ref495668270 \h </w:instrText>
      </w:r>
      <w:r w:rsidR="00016AC7">
        <w:fldChar w:fldCharType="separate"/>
      </w:r>
      <w:r w:rsidR="00205D92">
        <w:t xml:space="preserve">Table </w:t>
      </w:r>
      <w:r w:rsidR="00205D92">
        <w:rPr>
          <w:noProof/>
        </w:rPr>
        <w:t>6</w:t>
      </w:r>
      <w:r w:rsidR="00016AC7">
        <w:fldChar w:fldCharType="end"/>
      </w:r>
      <w:r w:rsidR="00016AC7">
        <w:t xml:space="preserve"> and </w:t>
      </w:r>
      <w:r w:rsidR="00016AC7">
        <w:fldChar w:fldCharType="begin"/>
      </w:r>
      <w:r w:rsidR="00016AC7">
        <w:instrText xml:space="preserve"> REF _Ref495668272 \h </w:instrText>
      </w:r>
      <w:r w:rsidR="00016AC7">
        <w:fldChar w:fldCharType="separate"/>
      </w:r>
      <w:r w:rsidR="00205D92">
        <w:t xml:space="preserve">Table </w:t>
      </w:r>
      <w:r w:rsidR="00205D92">
        <w:rPr>
          <w:noProof/>
        </w:rPr>
        <w:t>7</w:t>
      </w:r>
      <w:r w:rsidR="00016AC7">
        <w:fldChar w:fldCharType="end"/>
      </w:r>
      <w:r w:rsidR="00016AC7">
        <w:t>.</w:t>
      </w:r>
    </w:p>
    <w:p w14:paraId="24308018" w14:textId="1A708E14" w:rsidR="008A526A" w:rsidRDefault="008A526A" w:rsidP="008A526A">
      <w:pPr>
        <w:rPr>
          <w:rFonts w:eastAsia="Times New Roman"/>
          <w:szCs w:val="20"/>
        </w:rPr>
      </w:pPr>
      <w:r>
        <w:t xml:space="preserve">Recombinant clotting factors are preferred over plasma-derived products </w:t>
      </w:r>
      <w:r w:rsidR="00284F1F">
        <w:fldChar w:fldCharType="begin"/>
      </w:r>
      <w:r w:rsidR="00284F1F">
        <w:instrText xml:space="preserve"> ADDIN EN.CITE &lt;EndNote&gt;&lt;Cite&gt;&lt;Author&gt;Australian Haemophilia Centre Directors&amp;apos; Organisation&lt;/Author&gt;&lt;Year&gt;2016&lt;/Year&gt;&lt;RecNum&gt;5&lt;/RecNum&gt;&lt;DisplayText&gt;(Australian Haemophilia Centre Directors&amp;apos; Organisation 2016)&lt;/DisplayText&gt;&lt;record&gt;&lt;rec-number&gt;5&lt;/rec-number&gt;&lt;foreign-keys&gt;&lt;key app="EN" db-id="05dfrv5t4ppa58ep50ixt0zyxesew55t555a" timestamp="1507869959"&gt;5&lt;/key&gt;&lt;/foreign-keys&gt;&lt;ref-type name="Web Page"&gt;12&lt;/ref-type&gt;&lt;contributors&gt;&lt;authors&gt;&lt;author&gt;Australian Haemophilia Centre Directors&amp;apos; Organisation,&lt;/author&gt;&lt;/authors&gt;&lt;/contributors&gt;&lt;titles&gt;&lt;title&gt;Guidelines for the management of haemophilia in Australia&lt;/title&gt;&lt;/titles&gt;&lt;dates&gt;&lt;year&gt;2016&lt;/year&gt;&lt;/dates&gt;&lt;urls&gt;&lt;related-urls&gt;&lt;url&gt;https://www.blood.gov.au/system/files/HaemophiliaGuidelines-interactive-updated-260317v2.pdf&lt;/url&gt;&lt;/related-urls&gt;&lt;/urls&gt;&lt;/record&gt;&lt;/Cite&gt;&lt;/EndNote&gt;</w:instrText>
      </w:r>
      <w:r w:rsidR="00284F1F">
        <w:fldChar w:fldCharType="separate"/>
      </w:r>
      <w:r w:rsidR="00284F1F">
        <w:rPr>
          <w:noProof/>
        </w:rPr>
        <w:t>(Australian Haemophilia Centre Directors' Organisation 2016)</w:t>
      </w:r>
      <w:r w:rsidR="00284F1F">
        <w:fldChar w:fldCharType="end"/>
      </w:r>
      <w:r>
        <w:t xml:space="preserve">. </w:t>
      </w:r>
      <w:r>
        <w:rPr>
          <w:rFonts w:eastAsia="Times New Roman"/>
          <w:szCs w:val="20"/>
        </w:rPr>
        <w:t xml:space="preserve">In Australia, the most commonly used recombinant FVIII products are second generation treatments </w:t>
      </w:r>
      <w:proofErr w:type="spellStart"/>
      <w:r>
        <w:rPr>
          <w:rFonts w:eastAsia="Times New Roman"/>
          <w:szCs w:val="20"/>
        </w:rPr>
        <w:t>Advate</w:t>
      </w:r>
      <w:proofErr w:type="spellEnd"/>
      <w:r>
        <w:rPr>
          <w:rFonts w:eastAsia="Times New Roman"/>
          <w:szCs w:val="20"/>
        </w:rPr>
        <w:t xml:space="preserve"> (50%) </w:t>
      </w:r>
      <w:proofErr w:type="spellStart"/>
      <w:r>
        <w:rPr>
          <w:rFonts w:eastAsia="Times New Roman"/>
          <w:szCs w:val="20"/>
        </w:rPr>
        <w:t>Xyntha</w:t>
      </w:r>
      <w:proofErr w:type="spellEnd"/>
      <w:r>
        <w:rPr>
          <w:rFonts w:eastAsia="Times New Roman"/>
          <w:szCs w:val="20"/>
        </w:rPr>
        <w:t xml:space="preserve"> (48%), with only a small proportion of patients receiving the first generation treatment </w:t>
      </w:r>
      <w:proofErr w:type="spellStart"/>
      <w:r>
        <w:rPr>
          <w:rFonts w:eastAsia="Times New Roman"/>
          <w:szCs w:val="20"/>
        </w:rPr>
        <w:t>Kogenate</w:t>
      </w:r>
      <w:proofErr w:type="spellEnd"/>
      <w:r>
        <w:rPr>
          <w:rFonts w:eastAsia="Times New Roman"/>
          <w:szCs w:val="20"/>
        </w:rPr>
        <w:t xml:space="preserve"> (2%)</w:t>
      </w:r>
      <w:r w:rsidRPr="000A68F3">
        <w:t xml:space="preserve"> </w:t>
      </w:r>
      <w:r w:rsidR="00284F1F">
        <w:rPr>
          <w:rFonts w:eastAsia="Times New Roman"/>
          <w:szCs w:val="20"/>
        </w:rPr>
        <w:fldChar w:fldCharType="begin"/>
      </w:r>
      <w:r w:rsidR="00284F1F">
        <w:rPr>
          <w:rFonts w:eastAsia="Times New Roman"/>
          <w:szCs w:val="20"/>
        </w:rPr>
        <w:instrText xml:space="preserve"> ADDIN EN.CITE &lt;EndNote&gt;&lt;Cite&gt;&lt;Author&gt;National Blood Authority&lt;/Author&gt;&lt;Year&gt;2017&lt;/Year&gt;&lt;RecNum&gt;3&lt;/RecNum&gt;&lt;DisplayText&gt;(National Blood Authority 2017a)&lt;/DisplayText&gt;&lt;record&gt;&lt;rec-number&gt;3&lt;/rec-number&gt;&lt;foreign-keys&gt;&lt;key app="EN" db-id="05dfrv5t4ppa58ep50ixt0zyxesew55t555a" timestamp="1507849060"&gt;3&lt;/key&gt;&lt;/foreign-keys&gt;&lt;ref-type name="Web Page"&gt;12&lt;/ref-type&gt;&lt;contributors&gt;&lt;authors&gt;&lt;author&gt;National Blood Authority,&lt;/author&gt;&lt;/authors&gt;&lt;/contributors&gt;&lt;titles&gt;&lt;title&gt;Australian Bleeding Disorders Registry (ABDR) Annual Report 2015-16&lt;/title&gt;&lt;/titles&gt;&lt;dates&gt;&lt;year&gt;2017&lt;/year&gt;&lt;/dates&gt;&lt;urls&gt;&lt;related-urls&gt;&lt;url&gt;https://www.blood.gov.au/system/files/abdr-annual-report-2015-16-final.pdf&lt;/url&gt;&lt;/related-urls&gt;&lt;/urls&gt;&lt;/record&gt;&lt;/Cite&gt;&lt;/EndNote&gt;</w:instrText>
      </w:r>
      <w:r w:rsidR="00284F1F">
        <w:rPr>
          <w:rFonts w:eastAsia="Times New Roman"/>
          <w:szCs w:val="20"/>
        </w:rPr>
        <w:fldChar w:fldCharType="separate"/>
      </w:r>
      <w:r w:rsidR="00284F1F">
        <w:rPr>
          <w:rFonts w:eastAsia="Times New Roman"/>
          <w:noProof/>
          <w:szCs w:val="20"/>
        </w:rPr>
        <w:t>(National Blood Authority 2017a)</w:t>
      </w:r>
      <w:r w:rsidR="00284F1F">
        <w:rPr>
          <w:rFonts w:eastAsia="Times New Roman"/>
          <w:szCs w:val="20"/>
        </w:rPr>
        <w:fldChar w:fldCharType="end"/>
      </w:r>
      <w:r>
        <w:rPr>
          <w:rFonts w:eastAsia="Times New Roman"/>
          <w:szCs w:val="20"/>
        </w:rPr>
        <w:t xml:space="preserve">. </w:t>
      </w:r>
    </w:p>
    <w:p w14:paraId="5FA08FD5" w14:textId="5A0B8204" w:rsidR="00B21DD6" w:rsidRDefault="00BD5F77" w:rsidP="00D10984">
      <w:pPr>
        <w:rPr>
          <w:rFonts w:eastAsia="Times New Roman"/>
          <w:szCs w:val="20"/>
        </w:rPr>
      </w:pPr>
      <w:r>
        <w:rPr>
          <w:rFonts w:eastAsia="Times New Roman"/>
          <w:szCs w:val="20"/>
        </w:rPr>
        <w:t>Since 2003, clotting factor products have been supplied and f</w:t>
      </w:r>
      <w:r w:rsidR="00056134">
        <w:rPr>
          <w:rFonts w:eastAsia="Times New Roman"/>
          <w:szCs w:val="20"/>
        </w:rPr>
        <w:t xml:space="preserve">unded under the National Blood Agreement. The National Blood Authority manages the contracts and payments for the products supplied. </w:t>
      </w:r>
      <w:r w:rsidR="00B21DD6">
        <w:rPr>
          <w:rFonts w:eastAsia="Times New Roman"/>
          <w:szCs w:val="20"/>
        </w:rPr>
        <w:t xml:space="preserve">Those products currently funded under NBA arrangements as at 1 July 2017 have the cost of the products shown in </w:t>
      </w:r>
      <w:r w:rsidR="00B21DD6">
        <w:rPr>
          <w:rFonts w:eastAsia="Times New Roman"/>
          <w:szCs w:val="20"/>
        </w:rPr>
        <w:fldChar w:fldCharType="begin"/>
      </w:r>
      <w:r w:rsidR="00B21DD6">
        <w:rPr>
          <w:rFonts w:eastAsia="Times New Roman"/>
          <w:szCs w:val="20"/>
        </w:rPr>
        <w:instrText xml:space="preserve"> REF _Ref495668270 \h </w:instrText>
      </w:r>
      <w:r w:rsidR="00B21DD6">
        <w:rPr>
          <w:rFonts w:eastAsia="Times New Roman"/>
          <w:szCs w:val="20"/>
        </w:rPr>
      </w:r>
      <w:r w:rsidR="00B21DD6">
        <w:rPr>
          <w:rFonts w:eastAsia="Times New Roman"/>
          <w:szCs w:val="20"/>
        </w:rPr>
        <w:fldChar w:fldCharType="separate"/>
      </w:r>
      <w:r w:rsidR="00205D92">
        <w:t xml:space="preserve">Table </w:t>
      </w:r>
      <w:r w:rsidR="00205D92">
        <w:rPr>
          <w:noProof/>
        </w:rPr>
        <w:t>6</w:t>
      </w:r>
      <w:r w:rsidR="00B21DD6">
        <w:rPr>
          <w:rFonts w:eastAsia="Times New Roman"/>
          <w:szCs w:val="20"/>
        </w:rPr>
        <w:fldChar w:fldCharType="end"/>
      </w:r>
      <w:r w:rsidR="00B21DD6">
        <w:rPr>
          <w:rFonts w:eastAsia="Times New Roman"/>
          <w:szCs w:val="20"/>
        </w:rPr>
        <w:t xml:space="preserve"> and </w:t>
      </w:r>
      <w:r w:rsidR="00B21DD6">
        <w:rPr>
          <w:rFonts w:eastAsia="Times New Roman"/>
          <w:szCs w:val="20"/>
        </w:rPr>
        <w:fldChar w:fldCharType="begin"/>
      </w:r>
      <w:r w:rsidR="00B21DD6">
        <w:rPr>
          <w:rFonts w:eastAsia="Times New Roman"/>
          <w:szCs w:val="20"/>
        </w:rPr>
        <w:instrText xml:space="preserve"> REF _Ref495668272 \h </w:instrText>
      </w:r>
      <w:r w:rsidR="00B21DD6">
        <w:rPr>
          <w:rFonts w:eastAsia="Times New Roman"/>
          <w:szCs w:val="20"/>
        </w:rPr>
      </w:r>
      <w:r w:rsidR="00B21DD6">
        <w:rPr>
          <w:rFonts w:eastAsia="Times New Roman"/>
          <w:szCs w:val="20"/>
        </w:rPr>
        <w:fldChar w:fldCharType="separate"/>
      </w:r>
      <w:r w:rsidR="00205D92">
        <w:t xml:space="preserve">Table </w:t>
      </w:r>
      <w:r w:rsidR="00205D92">
        <w:rPr>
          <w:noProof/>
        </w:rPr>
        <w:t>7</w:t>
      </w:r>
      <w:r w:rsidR="00B21DD6">
        <w:rPr>
          <w:rFonts w:eastAsia="Times New Roman"/>
          <w:szCs w:val="20"/>
        </w:rPr>
        <w:fldChar w:fldCharType="end"/>
      </w:r>
      <w:r w:rsidR="00B21DD6">
        <w:rPr>
          <w:rFonts w:eastAsia="Times New Roman"/>
          <w:szCs w:val="20"/>
        </w:rPr>
        <w:t>. The cost of products supplied under the NBA arrangements is shared between the Commonwealth and States and Territories (63%</w:t>
      </w:r>
      <w:r w:rsidR="00016AC7">
        <w:rPr>
          <w:rFonts w:eastAsia="Times New Roman"/>
          <w:szCs w:val="20"/>
        </w:rPr>
        <w:t>:</w:t>
      </w:r>
      <w:r w:rsidR="00B21DD6">
        <w:rPr>
          <w:rFonts w:eastAsia="Times New Roman"/>
          <w:szCs w:val="20"/>
        </w:rPr>
        <w:t xml:space="preserve">37%) </w:t>
      </w:r>
      <w:r w:rsidR="00284F1F">
        <w:rPr>
          <w:rFonts w:eastAsia="Times New Roman"/>
          <w:szCs w:val="20"/>
        </w:rPr>
        <w:fldChar w:fldCharType="begin"/>
      </w:r>
      <w:r w:rsidR="00284F1F">
        <w:rPr>
          <w:rFonts w:eastAsia="Times New Roman"/>
          <w:szCs w:val="20"/>
        </w:rPr>
        <w:instrText xml:space="preserve"> ADDIN EN.CITE &lt;EndNote&gt;&lt;Cite&gt;&lt;Author&gt;National Blood Authority&lt;/Author&gt;&lt;Year&gt;2017&lt;/Year&gt;&lt;RecNum&gt;4&lt;/RecNum&gt;&lt;DisplayText&gt;(National Blood Authority 2017b)&lt;/DisplayText&gt;&lt;record&gt;&lt;rec-number&gt;4&lt;/rec-number&gt;&lt;foreign-keys&gt;&lt;key app="EN" db-id="05dfrv5t4ppa58ep50ixt0zyxesew55t555a" timestamp="1507867039"&gt;4&lt;/key&gt;&lt;/foreign-keys&gt;&lt;ref-type name="Web Page"&gt;12&lt;/ref-type&gt;&lt;contributors&gt;&lt;authors&gt;&lt;author&gt;National Blood Authority,&lt;/author&gt;&lt;/authors&gt;&lt;/contributors&gt;&lt;titles&gt;&lt;title&gt;Supply of plasma derived and recombinant blood products&lt;/title&gt;&lt;/titles&gt;&lt;dates&gt;&lt;year&gt;2017&lt;/year&gt;&lt;/dates&gt;&lt;urls&gt;&lt;related-urls&gt;&lt;url&gt;https://www.blood.gov.au/system/files/12July17-price-update-46.1-National-Blood-Authority-Fact-sheet-Supply-of-plasma-derived-and-recombinant-blood-products2.pdf&lt;/url&gt;&lt;/related-urls&gt;&lt;/urls&gt;&lt;/record&gt;&lt;/Cite&gt;&lt;/EndNote&gt;</w:instrText>
      </w:r>
      <w:r w:rsidR="00284F1F">
        <w:rPr>
          <w:rFonts w:eastAsia="Times New Roman"/>
          <w:szCs w:val="20"/>
        </w:rPr>
        <w:fldChar w:fldCharType="separate"/>
      </w:r>
      <w:r w:rsidR="00284F1F">
        <w:rPr>
          <w:rFonts w:eastAsia="Times New Roman"/>
          <w:noProof/>
          <w:szCs w:val="20"/>
        </w:rPr>
        <w:t>(National Blood Authority 2017b)</w:t>
      </w:r>
      <w:r w:rsidR="00284F1F">
        <w:rPr>
          <w:rFonts w:eastAsia="Times New Roman"/>
          <w:szCs w:val="20"/>
        </w:rPr>
        <w:fldChar w:fldCharType="end"/>
      </w:r>
      <w:r w:rsidR="00B21DD6">
        <w:rPr>
          <w:rFonts w:eastAsia="Times New Roman"/>
          <w:szCs w:val="20"/>
        </w:rPr>
        <w:t xml:space="preserve">. </w:t>
      </w:r>
      <w:r w:rsidR="000A68F3">
        <w:rPr>
          <w:rFonts w:eastAsia="Times New Roman"/>
          <w:szCs w:val="20"/>
        </w:rPr>
        <w:t>The amount of product used each year varies depending on the number of patients treated, the severity of their disease, the potency of inhibitors, whether prophylaxis is practiced, the number and severity of bleeds, and amount of elective surgery undertaken</w:t>
      </w:r>
      <w:r w:rsidR="004F7163">
        <w:rPr>
          <w:rFonts w:eastAsia="Times New Roman"/>
          <w:szCs w:val="20"/>
        </w:rPr>
        <w:t xml:space="preserve"> </w:t>
      </w:r>
      <w:r w:rsidR="00284F1F">
        <w:rPr>
          <w:rFonts w:eastAsia="Times New Roman"/>
          <w:szCs w:val="20"/>
        </w:rPr>
        <w:fldChar w:fldCharType="begin"/>
      </w:r>
      <w:r w:rsidR="00284F1F">
        <w:rPr>
          <w:rFonts w:eastAsia="Times New Roman"/>
          <w:szCs w:val="20"/>
        </w:rPr>
        <w:instrText xml:space="preserve"> ADDIN EN.CITE &lt;EndNote&gt;&lt;Cite&gt;&lt;Author&gt;National Blood Authority&lt;/Author&gt;&lt;Year&gt;2017&lt;/Year&gt;&lt;RecNum&gt;3&lt;/RecNum&gt;&lt;DisplayText&gt;(National Blood Authority 2017a)&lt;/DisplayText&gt;&lt;record&gt;&lt;rec-number&gt;3&lt;/rec-number&gt;&lt;foreign-keys&gt;&lt;key app="EN" db-id="05dfrv5t4ppa58ep50ixt0zyxesew55t555a" timestamp="1507849060"&gt;3&lt;/key&gt;&lt;/foreign-keys&gt;&lt;ref-type name="Web Page"&gt;12&lt;/ref-type&gt;&lt;contributors&gt;&lt;authors&gt;&lt;author&gt;National Blood Authority,&lt;/author&gt;&lt;/authors&gt;&lt;/contributors&gt;&lt;titles&gt;&lt;title&gt;Australian Bleeding Disorders Registry (ABDR) Annual Report 2015-16&lt;/title&gt;&lt;/titles&gt;&lt;dates&gt;&lt;year&gt;2017&lt;/year&gt;&lt;/dates&gt;&lt;urls&gt;&lt;related-urls&gt;&lt;url&gt;https://www.blood.gov.au/system/files/abdr-annual-report-2015-16-final.pdf&lt;/url&gt;&lt;/related-urls&gt;&lt;/urls&gt;&lt;/record&gt;&lt;/Cite&gt;&lt;/EndNote&gt;</w:instrText>
      </w:r>
      <w:r w:rsidR="00284F1F">
        <w:rPr>
          <w:rFonts w:eastAsia="Times New Roman"/>
          <w:szCs w:val="20"/>
        </w:rPr>
        <w:fldChar w:fldCharType="separate"/>
      </w:r>
      <w:r w:rsidR="00284F1F">
        <w:rPr>
          <w:rFonts w:eastAsia="Times New Roman"/>
          <w:noProof/>
          <w:szCs w:val="20"/>
        </w:rPr>
        <w:t>(National Blood Authority 2017a)</w:t>
      </w:r>
      <w:r w:rsidR="00284F1F">
        <w:rPr>
          <w:rFonts w:eastAsia="Times New Roman"/>
          <w:szCs w:val="20"/>
        </w:rPr>
        <w:fldChar w:fldCharType="end"/>
      </w:r>
      <w:r w:rsidR="004F7163">
        <w:rPr>
          <w:rFonts w:eastAsia="Times New Roman"/>
          <w:szCs w:val="20"/>
        </w:rPr>
        <w:t>.</w:t>
      </w:r>
    </w:p>
    <w:p w14:paraId="15C2E296" w14:textId="5C4A8D51" w:rsidR="00E17564" w:rsidRDefault="00172D1E" w:rsidP="00D10984">
      <w:pPr>
        <w:rPr>
          <w:rFonts w:eastAsia="Times New Roman"/>
          <w:szCs w:val="20"/>
        </w:rPr>
      </w:pPr>
      <w:r>
        <w:rPr>
          <w:rFonts w:eastAsia="Times New Roman"/>
          <w:szCs w:val="20"/>
        </w:rPr>
        <w:t xml:space="preserve">The ACPMH guidelines state that prothrombin complex concentrates (PCCs, e.g. </w:t>
      </w:r>
      <w:proofErr w:type="spellStart"/>
      <w:r>
        <w:rPr>
          <w:rFonts w:eastAsia="Times New Roman"/>
          <w:szCs w:val="20"/>
        </w:rPr>
        <w:t>Prothrombinex</w:t>
      </w:r>
      <w:proofErr w:type="spellEnd"/>
      <w:r>
        <w:rPr>
          <w:rFonts w:eastAsia="Times New Roman"/>
          <w:szCs w:val="20"/>
        </w:rPr>
        <w:t xml:space="preserve">-VF) “should only be used for the treatment of haemophilia B patients where emergency replacement of FIX is required and a pure FIX concentrate is not available”, </w:t>
      </w:r>
      <w:proofErr w:type="spellStart"/>
      <w:r>
        <w:rPr>
          <w:rFonts w:eastAsia="Times New Roman"/>
          <w:szCs w:val="20"/>
        </w:rPr>
        <w:t>pg</w:t>
      </w:r>
      <w:proofErr w:type="spellEnd"/>
      <w:r>
        <w:rPr>
          <w:rFonts w:eastAsia="Times New Roman"/>
          <w:szCs w:val="20"/>
        </w:rPr>
        <w:t xml:space="preserve"> 49 </w:t>
      </w:r>
      <w:r w:rsidR="00284F1F">
        <w:rPr>
          <w:rFonts w:eastAsia="Times New Roman"/>
          <w:szCs w:val="20"/>
        </w:rPr>
        <w:fldChar w:fldCharType="begin"/>
      </w:r>
      <w:r w:rsidR="00284F1F">
        <w:rPr>
          <w:rFonts w:eastAsia="Times New Roman"/>
          <w:szCs w:val="20"/>
        </w:rPr>
        <w:instrText xml:space="preserve"> ADDIN EN.CITE &lt;EndNote&gt;&lt;Cite&gt;&lt;Author&gt;Australian Haemophilia Centre Directors&amp;apos; Organisation&lt;/Author&gt;&lt;Year&gt;2016&lt;/Year&gt;&lt;RecNum&gt;5&lt;/RecNum&gt;&lt;DisplayText&gt;(Australian Haemophilia Centre Directors&amp;apos; Organisation 2016)&lt;/DisplayText&gt;&lt;record&gt;&lt;rec-number&gt;5&lt;/rec-number&gt;&lt;foreign-keys&gt;&lt;key app="EN" db-id="05dfrv5t4ppa58ep50ixt0zyxesew55t555a" timestamp="1507869959"&gt;5&lt;/key&gt;&lt;/foreign-keys&gt;&lt;ref-type name="Web Page"&gt;12&lt;/ref-type&gt;&lt;contributors&gt;&lt;authors&gt;&lt;author&gt;Australian Haemophilia Centre Directors&amp;apos; Organisation,&lt;/author&gt;&lt;/authors&gt;&lt;/contributors&gt;&lt;titles&gt;&lt;title&gt;Guidelines for the management of haemophilia in Australia&lt;/title&gt;&lt;/titles&gt;&lt;dates&gt;&lt;year&gt;2016&lt;/year&gt;&lt;/dates&gt;&lt;urls&gt;&lt;related-urls&gt;&lt;url&gt;https://www.blood.gov.au/system/files/HaemophiliaGuidelines-interactive-updated-260317v2.pdf&lt;/url&gt;&lt;/related-urls&gt;&lt;/urls&gt;&lt;/record&gt;&lt;/Cite&gt;&lt;/EndNote&gt;</w:instrText>
      </w:r>
      <w:r w:rsidR="00284F1F">
        <w:rPr>
          <w:rFonts w:eastAsia="Times New Roman"/>
          <w:szCs w:val="20"/>
        </w:rPr>
        <w:fldChar w:fldCharType="separate"/>
      </w:r>
      <w:r w:rsidR="00284F1F">
        <w:rPr>
          <w:rFonts w:eastAsia="Times New Roman"/>
          <w:noProof/>
          <w:szCs w:val="20"/>
        </w:rPr>
        <w:t>(Australian Haemophilia Centre Directors' Organisation 2016)</w:t>
      </w:r>
      <w:r w:rsidR="00284F1F">
        <w:rPr>
          <w:rFonts w:eastAsia="Times New Roman"/>
          <w:szCs w:val="20"/>
        </w:rPr>
        <w:fldChar w:fldCharType="end"/>
      </w:r>
      <w:r>
        <w:rPr>
          <w:rFonts w:eastAsia="Times New Roman"/>
          <w:szCs w:val="20"/>
        </w:rPr>
        <w:t>.</w:t>
      </w:r>
      <w:r w:rsidR="00B102DA">
        <w:rPr>
          <w:rFonts w:eastAsia="Times New Roman"/>
          <w:szCs w:val="20"/>
        </w:rPr>
        <w:t xml:space="preserve"> Likewise, in an emergency, cryoprecipitate or fresh frozen plasma may be used, but only in the absence of clotting factor concentrates. These are therefore not considered comparators. </w:t>
      </w:r>
    </w:p>
    <w:p w14:paraId="0EB78BE2" w14:textId="3E2BC862" w:rsidR="00072BE6" w:rsidRPr="0014781F" w:rsidRDefault="00072BE6" w:rsidP="00072BE6">
      <w:r>
        <w:t xml:space="preserve">There is another treatment simultaneously being considered (Application 1510; </w:t>
      </w:r>
      <w:proofErr w:type="spellStart"/>
      <w:r>
        <w:t>emicizumab</w:t>
      </w:r>
      <w:proofErr w:type="spellEnd"/>
      <w:r>
        <w:t xml:space="preserve">) which is a monoclonal antibody that is bispecific for Factor </w:t>
      </w:r>
      <w:proofErr w:type="spellStart"/>
      <w:r>
        <w:t>IXa</w:t>
      </w:r>
      <w:proofErr w:type="spellEnd"/>
      <w:r>
        <w:t xml:space="preserve"> and X, and mimics the action of FVIII. Emicizumab is being proposed for patients with Haemophilia A and inhibitors to FVIII. This </w:t>
      </w:r>
      <w:r w:rsidR="00016AC7">
        <w:t>is</w:t>
      </w:r>
      <w:r>
        <w:t xml:space="preserve"> not be</w:t>
      </w:r>
      <w:r w:rsidR="00016AC7">
        <w:t>ing</w:t>
      </w:r>
      <w:r>
        <w:t xml:space="preserve"> considered a comparator to EHL FVIII.  </w:t>
      </w:r>
    </w:p>
    <w:p w14:paraId="7CC25C7F" w14:textId="5BC9F662" w:rsidR="00172D1E" w:rsidRPr="000D0BB0" w:rsidRDefault="00072BE6" w:rsidP="000D0BB0">
      <w:r>
        <w:lastRenderedPageBreak/>
        <w:t>If EHL products become available under the National Blood Agreement, it is expected that EHL products would largely replace the use of SHL products for the treatment of haemophilia</w:t>
      </w:r>
      <w:r w:rsidR="00E471E0">
        <w:t>, although a complete switch is expected to take over a year, as most patients are only assessed by their HTC once every 6 to 12 months</w:t>
      </w:r>
      <w:r>
        <w:t xml:space="preserve">. </w:t>
      </w:r>
    </w:p>
    <w:p w14:paraId="17279B66" w14:textId="1AFE708D" w:rsidR="000543F1" w:rsidRDefault="000543F1" w:rsidP="000543F1">
      <w:pPr>
        <w:pStyle w:val="Caption"/>
      </w:pPr>
      <w:bookmarkStart w:id="15" w:name="_Ref495668270"/>
      <w:r>
        <w:t xml:space="preserve">Table </w:t>
      </w:r>
      <w:r>
        <w:fldChar w:fldCharType="begin"/>
      </w:r>
      <w:r>
        <w:instrText xml:space="preserve"> SEQ Table \* ARABIC </w:instrText>
      </w:r>
      <w:r>
        <w:fldChar w:fldCharType="separate"/>
      </w:r>
      <w:r w:rsidR="00205D92">
        <w:rPr>
          <w:noProof/>
        </w:rPr>
        <w:t>6</w:t>
      </w:r>
      <w:r>
        <w:rPr>
          <w:noProof/>
        </w:rPr>
        <w:fldChar w:fldCharType="end"/>
      </w:r>
      <w:bookmarkEnd w:id="15"/>
      <w:r>
        <w:tab/>
        <w:t xml:space="preserve">Standard half-life products </w:t>
      </w:r>
      <w:r w:rsidR="00F74EE8">
        <w:t>for treating haemophilia A (FVIII products)</w:t>
      </w:r>
    </w:p>
    <w:tbl>
      <w:tblPr>
        <w:tblStyle w:val="TableGrid"/>
        <w:tblW w:w="5000" w:type="pct"/>
        <w:tblLook w:val="04A0" w:firstRow="1" w:lastRow="0" w:firstColumn="1" w:lastColumn="0" w:noHBand="0" w:noVBand="1"/>
        <w:tblCaption w:val="SHL products for HMA"/>
        <w:tblDescription w:val="SHL products for HMA"/>
      </w:tblPr>
      <w:tblGrid>
        <w:gridCol w:w="1743"/>
        <w:gridCol w:w="1013"/>
        <w:gridCol w:w="2035"/>
        <w:gridCol w:w="2327"/>
        <w:gridCol w:w="2124"/>
      </w:tblGrid>
      <w:tr w:rsidR="00634D7D" w:rsidRPr="008813C9" w14:paraId="7CDB94E7" w14:textId="4C399D7A" w:rsidTr="00016AC7">
        <w:trPr>
          <w:trHeight w:val="537"/>
          <w:tblHeader/>
        </w:trPr>
        <w:tc>
          <w:tcPr>
            <w:tcW w:w="943" w:type="pct"/>
            <w:vAlign w:val="center"/>
          </w:tcPr>
          <w:p w14:paraId="65815D23" w14:textId="77777777" w:rsidR="00634D7D" w:rsidRPr="008813C9" w:rsidRDefault="00634D7D" w:rsidP="00D83225">
            <w:pPr>
              <w:pStyle w:val="Tableheader"/>
            </w:pPr>
            <w:r>
              <w:t>Product (trade/generic name)</w:t>
            </w:r>
          </w:p>
        </w:tc>
        <w:tc>
          <w:tcPr>
            <w:tcW w:w="548" w:type="pct"/>
            <w:vAlign w:val="center"/>
          </w:tcPr>
          <w:p w14:paraId="2EDEF3B0" w14:textId="77777777" w:rsidR="00634D7D" w:rsidRPr="008813C9" w:rsidRDefault="00634D7D" w:rsidP="00D83225">
            <w:pPr>
              <w:pStyle w:val="Tableheader"/>
            </w:pPr>
            <w:r>
              <w:t>Company</w:t>
            </w:r>
          </w:p>
        </w:tc>
        <w:tc>
          <w:tcPr>
            <w:tcW w:w="1101" w:type="pct"/>
          </w:tcPr>
          <w:p w14:paraId="3A3776F6" w14:textId="7E084CBC" w:rsidR="00634D7D" w:rsidRDefault="005C22E0" w:rsidP="00D83225">
            <w:pPr>
              <w:pStyle w:val="Tableheader"/>
            </w:pPr>
            <w:r>
              <w:t>ARTG listings</w:t>
            </w:r>
            <w:r w:rsidR="00634D7D">
              <w:t xml:space="preserve"> </w:t>
            </w:r>
          </w:p>
        </w:tc>
        <w:tc>
          <w:tcPr>
            <w:tcW w:w="1259" w:type="pct"/>
          </w:tcPr>
          <w:p w14:paraId="4E9ABE9F" w14:textId="409B8A02" w:rsidR="00634D7D" w:rsidRDefault="00634D7D" w:rsidP="00D83225">
            <w:pPr>
              <w:pStyle w:val="Tableheader"/>
            </w:pPr>
            <w:r>
              <w:t>Prophylaxis regimen recommended in PI</w:t>
            </w:r>
          </w:p>
        </w:tc>
        <w:tc>
          <w:tcPr>
            <w:tcW w:w="1149" w:type="pct"/>
          </w:tcPr>
          <w:p w14:paraId="595B26BD" w14:textId="1C68DEF3" w:rsidR="00634D7D" w:rsidRDefault="00634D7D" w:rsidP="00D83225">
            <w:pPr>
              <w:pStyle w:val="Tableheader"/>
            </w:pPr>
            <w:r>
              <w:t xml:space="preserve">Price under NBA supply arrangement </w:t>
            </w:r>
            <w:r w:rsidR="000C00EB">
              <w:t>(prices as at 1 July 2017)</w:t>
            </w:r>
          </w:p>
        </w:tc>
      </w:tr>
      <w:tr w:rsidR="00634D7D" w14:paraId="5C4A8CFD" w14:textId="081D9FA6" w:rsidTr="00016AC7">
        <w:trPr>
          <w:trHeight w:val="559"/>
        </w:trPr>
        <w:tc>
          <w:tcPr>
            <w:tcW w:w="943" w:type="pct"/>
          </w:tcPr>
          <w:p w14:paraId="694464EE" w14:textId="2D3924CC" w:rsidR="00634D7D" w:rsidRDefault="005C22E0" w:rsidP="005C22E0">
            <w:pPr>
              <w:pStyle w:val="Tabletext"/>
            </w:pPr>
            <w:proofErr w:type="spellStart"/>
            <w:r>
              <w:t>rFVIII</w:t>
            </w:r>
            <w:proofErr w:type="spellEnd"/>
            <w:r>
              <w:t xml:space="preserve"> </w:t>
            </w:r>
            <w:r w:rsidR="000C00EB">
              <w:t>(</w:t>
            </w:r>
            <w:proofErr w:type="spellStart"/>
            <w:r w:rsidR="00B80531">
              <w:t>Xyntha</w:t>
            </w:r>
            <w:proofErr w:type="spellEnd"/>
            <w:r w:rsidR="000C00EB">
              <w:t>)</w:t>
            </w:r>
          </w:p>
        </w:tc>
        <w:tc>
          <w:tcPr>
            <w:tcW w:w="548" w:type="pct"/>
          </w:tcPr>
          <w:p w14:paraId="7FE0E2DC" w14:textId="77777777" w:rsidR="00634D7D" w:rsidRDefault="00634D7D" w:rsidP="001700F5">
            <w:pPr>
              <w:pStyle w:val="Tabletext"/>
            </w:pPr>
            <w:r>
              <w:t>Pfizer</w:t>
            </w:r>
          </w:p>
        </w:tc>
        <w:tc>
          <w:tcPr>
            <w:tcW w:w="1101" w:type="pct"/>
          </w:tcPr>
          <w:p w14:paraId="716C2168" w14:textId="77777777" w:rsidR="00634D7D" w:rsidRDefault="00634D7D" w:rsidP="001700F5">
            <w:pPr>
              <w:pStyle w:val="Tabletext"/>
            </w:pPr>
            <w:r>
              <w:t>161714, 161715, 161716, 174837, 174838, 174839, 174840, 174841</w:t>
            </w:r>
          </w:p>
        </w:tc>
        <w:tc>
          <w:tcPr>
            <w:tcW w:w="1259" w:type="pct"/>
          </w:tcPr>
          <w:p w14:paraId="3B1FC62F" w14:textId="77777777" w:rsidR="005E189A" w:rsidRDefault="00E0677B" w:rsidP="001700F5">
            <w:pPr>
              <w:pStyle w:val="Tabletext"/>
            </w:pPr>
            <w:r>
              <w:t>10 – 50 IU/kg at least 2 x per week</w:t>
            </w:r>
          </w:p>
          <w:p w14:paraId="6905FF6E" w14:textId="4D02D28A" w:rsidR="005E189A" w:rsidRDefault="005E189A" w:rsidP="001700F5">
            <w:pPr>
              <w:pStyle w:val="Tabletext"/>
            </w:pPr>
            <w:r>
              <w:t>In some cases, particularly paediatric patients, shorter dosage intervals or higher doses may be necessary</w:t>
            </w:r>
          </w:p>
        </w:tc>
        <w:tc>
          <w:tcPr>
            <w:tcW w:w="1149" w:type="pct"/>
          </w:tcPr>
          <w:p w14:paraId="0E4B4B74" w14:textId="59003B6E" w:rsidR="00B80531" w:rsidRDefault="00B80531" w:rsidP="00B80531">
            <w:pPr>
              <w:pStyle w:val="Tabletext"/>
            </w:pPr>
            <w:r>
              <w:t>250 IU for $90</w:t>
            </w:r>
          </w:p>
          <w:p w14:paraId="799A5C42" w14:textId="6170DB2B" w:rsidR="00B80531" w:rsidRDefault="00B80531" w:rsidP="00B80531">
            <w:pPr>
              <w:pStyle w:val="Tabletext"/>
            </w:pPr>
            <w:r>
              <w:t>500 IU for $180</w:t>
            </w:r>
          </w:p>
          <w:p w14:paraId="31D235E1" w14:textId="098A5024" w:rsidR="00B80531" w:rsidRDefault="00B80531" w:rsidP="00B80531">
            <w:pPr>
              <w:pStyle w:val="Tabletext"/>
            </w:pPr>
            <w:r>
              <w:t>1000 IU for $360</w:t>
            </w:r>
          </w:p>
          <w:p w14:paraId="3EEE475E" w14:textId="10260FAB" w:rsidR="00B80531" w:rsidRDefault="00B80531" w:rsidP="00B80531">
            <w:pPr>
              <w:pStyle w:val="Tabletext"/>
            </w:pPr>
            <w:r>
              <w:t>2000 IU for $720</w:t>
            </w:r>
          </w:p>
          <w:p w14:paraId="7382664A" w14:textId="38209A86" w:rsidR="00634D7D" w:rsidRDefault="00B80531" w:rsidP="00B80531">
            <w:pPr>
              <w:pStyle w:val="Tabletext"/>
            </w:pPr>
            <w:r>
              <w:t>3000 IU for $1080</w:t>
            </w:r>
          </w:p>
        </w:tc>
      </w:tr>
      <w:tr w:rsidR="00634D7D" w14:paraId="68E2B530" w14:textId="6C9B0D8E" w:rsidTr="00016AC7">
        <w:trPr>
          <w:trHeight w:val="559"/>
        </w:trPr>
        <w:tc>
          <w:tcPr>
            <w:tcW w:w="943" w:type="pct"/>
          </w:tcPr>
          <w:p w14:paraId="4A629928" w14:textId="1911A847" w:rsidR="005E189A" w:rsidRDefault="005E189A" w:rsidP="001700F5">
            <w:pPr>
              <w:pStyle w:val="Tabletext"/>
            </w:pPr>
            <w:proofErr w:type="spellStart"/>
            <w:r>
              <w:t>rch</w:t>
            </w:r>
            <w:proofErr w:type="spellEnd"/>
            <w:r>
              <w:t xml:space="preserve"> FVIII </w:t>
            </w:r>
          </w:p>
          <w:p w14:paraId="0053CD55" w14:textId="29F8D726" w:rsidR="005E189A" w:rsidRDefault="005E189A" w:rsidP="001700F5">
            <w:pPr>
              <w:pStyle w:val="Tabletext"/>
            </w:pPr>
            <w:proofErr w:type="spellStart"/>
            <w:r>
              <w:t>rAHF</w:t>
            </w:r>
            <w:proofErr w:type="spellEnd"/>
            <w:r>
              <w:t>-PFM</w:t>
            </w:r>
          </w:p>
          <w:p w14:paraId="330FA9A4" w14:textId="77777777" w:rsidR="00634D7D" w:rsidRDefault="00634D7D" w:rsidP="001700F5">
            <w:pPr>
              <w:pStyle w:val="Tabletext"/>
            </w:pPr>
            <w:r>
              <w:t>(</w:t>
            </w:r>
            <w:proofErr w:type="spellStart"/>
            <w:r>
              <w:t>Advate</w:t>
            </w:r>
            <w:proofErr w:type="spellEnd"/>
            <w:r>
              <w:t>)</w:t>
            </w:r>
          </w:p>
        </w:tc>
        <w:tc>
          <w:tcPr>
            <w:tcW w:w="548" w:type="pct"/>
          </w:tcPr>
          <w:p w14:paraId="7AEBC959" w14:textId="77777777" w:rsidR="00634D7D" w:rsidRDefault="00634D7D" w:rsidP="001700F5">
            <w:pPr>
              <w:pStyle w:val="Tabletext"/>
            </w:pPr>
            <w:proofErr w:type="spellStart"/>
            <w:r>
              <w:t>Baxalta</w:t>
            </w:r>
            <w:proofErr w:type="spellEnd"/>
          </w:p>
        </w:tc>
        <w:tc>
          <w:tcPr>
            <w:tcW w:w="1101" w:type="pct"/>
          </w:tcPr>
          <w:p w14:paraId="42985431" w14:textId="77777777" w:rsidR="00634D7D" w:rsidRDefault="00634D7D" w:rsidP="001700F5">
            <w:pPr>
              <w:pStyle w:val="Tabletext"/>
            </w:pPr>
            <w:r>
              <w:t>100384, 100385, 100386, 100387, 136204, 150366, 214709</w:t>
            </w:r>
          </w:p>
        </w:tc>
        <w:tc>
          <w:tcPr>
            <w:tcW w:w="1259" w:type="pct"/>
          </w:tcPr>
          <w:p w14:paraId="68AF70BE" w14:textId="77777777" w:rsidR="00634D7D" w:rsidRDefault="005E189A" w:rsidP="001700F5">
            <w:pPr>
              <w:pStyle w:val="Tabletext"/>
            </w:pPr>
            <w:r>
              <w:t>20 – 40 IU/kg every other day (3 or 4 x per week)</w:t>
            </w:r>
          </w:p>
          <w:p w14:paraId="7729B6F2" w14:textId="640ABB9A" w:rsidR="005E189A" w:rsidRDefault="005E189A" w:rsidP="001700F5">
            <w:pPr>
              <w:pStyle w:val="Tabletext"/>
            </w:pPr>
            <w:r>
              <w:t>In some patients, shorter dosing intervals or higher doses may be necessary</w:t>
            </w:r>
          </w:p>
        </w:tc>
        <w:tc>
          <w:tcPr>
            <w:tcW w:w="1149" w:type="pct"/>
          </w:tcPr>
          <w:p w14:paraId="7AE1224A" w14:textId="4A937F19" w:rsidR="00634D7D" w:rsidRDefault="00634D7D" w:rsidP="001700F5">
            <w:pPr>
              <w:pStyle w:val="Tabletext"/>
            </w:pPr>
            <w:r>
              <w:t>250 IU for $75</w:t>
            </w:r>
          </w:p>
          <w:p w14:paraId="159F44BD" w14:textId="1CFF7FE3" w:rsidR="00634D7D" w:rsidRDefault="00634D7D" w:rsidP="001700F5">
            <w:pPr>
              <w:pStyle w:val="Tabletext"/>
            </w:pPr>
            <w:r>
              <w:t>500 IU for $150</w:t>
            </w:r>
          </w:p>
          <w:p w14:paraId="5CDB2E57" w14:textId="145A3711" w:rsidR="00634D7D" w:rsidRDefault="00634D7D" w:rsidP="001700F5">
            <w:pPr>
              <w:pStyle w:val="Tabletext"/>
            </w:pPr>
            <w:r>
              <w:t>1000 IU for $300</w:t>
            </w:r>
          </w:p>
          <w:p w14:paraId="5835C5B6" w14:textId="514BEC69" w:rsidR="00634D7D" w:rsidRDefault="00634D7D" w:rsidP="001700F5">
            <w:pPr>
              <w:pStyle w:val="Tabletext"/>
            </w:pPr>
            <w:r>
              <w:t>1500 IU for $450</w:t>
            </w:r>
          </w:p>
          <w:p w14:paraId="5F5A7DE7" w14:textId="26DBD59F" w:rsidR="00634D7D" w:rsidRDefault="00634D7D" w:rsidP="001700F5">
            <w:pPr>
              <w:pStyle w:val="Tabletext"/>
            </w:pPr>
            <w:r>
              <w:t>2000 IU for $600</w:t>
            </w:r>
          </w:p>
          <w:p w14:paraId="1363F75A" w14:textId="5A9EEC22" w:rsidR="00634D7D" w:rsidRDefault="00634D7D" w:rsidP="001700F5">
            <w:pPr>
              <w:pStyle w:val="Tabletext"/>
            </w:pPr>
            <w:r>
              <w:t>3000 IU for $900</w:t>
            </w:r>
          </w:p>
        </w:tc>
      </w:tr>
      <w:tr w:rsidR="00634D7D" w14:paraId="373A8960" w14:textId="7D14E76C" w:rsidTr="00016AC7">
        <w:trPr>
          <w:trHeight w:val="559"/>
        </w:trPr>
        <w:tc>
          <w:tcPr>
            <w:tcW w:w="943" w:type="pct"/>
          </w:tcPr>
          <w:p w14:paraId="45074E50" w14:textId="6A7C7BD3" w:rsidR="000C00EB" w:rsidRDefault="00B42C63" w:rsidP="001700F5">
            <w:pPr>
              <w:pStyle w:val="Tabletext"/>
            </w:pPr>
            <w:r>
              <w:t>(</w:t>
            </w:r>
            <w:proofErr w:type="spellStart"/>
            <w:r w:rsidR="000C00EB">
              <w:t>Biostate</w:t>
            </w:r>
            <w:proofErr w:type="spellEnd"/>
            <w:r>
              <w:t>)</w:t>
            </w:r>
          </w:p>
          <w:p w14:paraId="5C4DE706" w14:textId="2D9CFD9B" w:rsidR="00634D7D" w:rsidRDefault="00634D7D" w:rsidP="001700F5">
            <w:pPr>
              <w:pStyle w:val="Tabletext"/>
            </w:pPr>
            <w:proofErr w:type="spellStart"/>
            <w:r>
              <w:t>pdFVIII</w:t>
            </w:r>
            <w:proofErr w:type="spellEnd"/>
            <w:r>
              <w:t>/</w:t>
            </w:r>
            <w:proofErr w:type="spellStart"/>
            <w:r>
              <w:t>vWF</w:t>
            </w:r>
            <w:proofErr w:type="spellEnd"/>
          </w:p>
        </w:tc>
        <w:tc>
          <w:tcPr>
            <w:tcW w:w="548" w:type="pct"/>
          </w:tcPr>
          <w:p w14:paraId="33A4C34C" w14:textId="77777777" w:rsidR="00634D7D" w:rsidRDefault="00634D7D" w:rsidP="001700F5">
            <w:pPr>
              <w:pStyle w:val="Tabletext"/>
            </w:pPr>
            <w:r>
              <w:t xml:space="preserve">CSL </w:t>
            </w:r>
          </w:p>
        </w:tc>
        <w:tc>
          <w:tcPr>
            <w:tcW w:w="1101" w:type="pct"/>
          </w:tcPr>
          <w:p w14:paraId="52E50696" w14:textId="5FA6D7F3" w:rsidR="00634D7D" w:rsidRDefault="00634D7D" w:rsidP="001700F5">
            <w:pPr>
              <w:pStyle w:val="Tabletext"/>
            </w:pPr>
            <w:r>
              <w:t>102109, 102110, 231858, 231859, 80523</w:t>
            </w:r>
          </w:p>
        </w:tc>
        <w:tc>
          <w:tcPr>
            <w:tcW w:w="1259" w:type="pct"/>
          </w:tcPr>
          <w:p w14:paraId="47D63FB7" w14:textId="77777777" w:rsidR="00634D7D" w:rsidRDefault="005E189A" w:rsidP="005E189A">
            <w:pPr>
              <w:pStyle w:val="Tabletext"/>
            </w:pPr>
            <w:r>
              <w:t>12.5 – 20 IU/kg 1 – 3 x weekly</w:t>
            </w:r>
          </w:p>
          <w:p w14:paraId="71CDE366" w14:textId="01572BDF" w:rsidR="005E189A" w:rsidRDefault="005E189A" w:rsidP="005E189A">
            <w:pPr>
              <w:pStyle w:val="Tabletext"/>
            </w:pPr>
            <w:r>
              <w:t>In young patients shorter dose intervals or higher doses may be necessary</w:t>
            </w:r>
          </w:p>
        </w:tc>
        <w:tc>
          <w:tcPr>
            <w:tcW w:w="1149" w:type="pct"/>
          </w:tcPr>
          <w:p w14:paraId="6B2918A6" w14:textId="77777777" w:rsidR="00634D7D" w:rsidRDefault="000C00EB" w:rsidP="001700F5">
            <w:pPr>
              <w:pStyle w:val="Tabletext"/>
            </w:pPr>
            <w:r>
              <w:t>250 IU for $218.14</w:t>
            </w:r>
          </w:p>
          <w:p w14:paraId="782FEFA1" w14:textId="77777777" w:rsidR="000C00EB" w:rsidRDefault="000C00EB" w:rsidP="001700F5">
            <w:pPr>
              <w:pStyle w:val="Tabletext"/>
            </w:pPr>
            <w:r>
              <w:t>500 IU for $436.29</w:t>
            </w:r>
          </w:p>
          <w:p w14:paraId="25FF0F20" w14:textId="0BECC577" w:rsidR="000C00EB" w:rsidRDefault="000C00EB" w:rsidP="001700F5">
            <w:pPr>
              <w:pStyle w:val="Tabletext"/>
            </w:pPr>
            <w:r>
              <w:t>1000 IU for $872.57</w:t>
            </w:r>
          </w:p>
        </w:tc>
      </w:tr>
      <w:tr w:rsidR="00D17551" w14:paraId="1839B9AA" w14:textId="77777777" w:rsidTr="00016AC7">
        <w:trPr>
          <w:trHeight w:val="559"/>
        </w:trPr>
        <w:tc>
          <w:tcPr>
            <w:tcW w:w="943" w:type="pct"/>
          </w:tcPr>
          <w:p w14:paraId="18925314" w14:textId="77777777" w:rsidR="00D17551" w:rsidRDefault="00D17551" w:rsidP="004711A6">
            <w:pPr>
              <w:pStyle w:val="Tabletext"/>
            </w:pPr>
            <w:proofErr w:type="spellStart"/>
            <w:r>
              <w:t>rFVIII</w:t>
            </w:r>
            <w:proofErr w:type="spellEnd"/>
            <w:r>
              <w:t xml:space="preserve"> (</w:t>
            </w:r>
            <w:proofErr w:type="spellStart"/>
            <w:r>
              <w:t>NovoEight</w:t>
            </w:r>
            <w:proofErr w:type="spellEnd"/>
            <w:r>
              <w:t>)</w:t>
            </w:r>
          </w:p>
        </w:tc>
        <w:tc>
          <w:tcPr>
            <w:tcW w:w="548" w:type="pct"/>
          </w:tcPr>
          <w:p w14:paraId="4089F52A" w14:textId="77777777" w:rsidR="00D17551" w:rsidRDefault="00D17551" w:rsidP="004711A6">
            <w:pPr>
              <w:pStyle w:val="Tabletext"/>
            </w:pPr>
            <w:r>
              <w:t xml:space="preserve">Novo Nordisk </w:t>
            </w:r>
          </w:p>
        </w:tc>
        <w:tc>
          <w:tcPr>
            <w:tcW w:w="1101" w:type="pct"/>
          </w:tcPr>
          <w:p w14:paraId="078F305E" w14:textId="77777777" w:rsidR="00D17551" w:rsidRDefault="00D17551" w:rsidP="004711A6">
            <w:pPr>
              <w:pStyle w:val="Tabletext"/>
            </w:pPr>
            <w:r>
              <w:t>204317, 205390, 205395, 205396 205397, 205398</w:t>
            </w:r>
            <w:r>
              <w:rPr>
                <w:szCs w:val="20"/>
              </w:rPr>
              <w:t xml:space="preserve">  </w:t>
            </w:r>
          </w:p>
        </w:tc>
        <w:tc>
          <w:tcPr>
            <w:tcW w:w="1259" w:type="pct"/>
          </w:tcPr>
          <w:p w14:paraId="1B3F2D0A" w14:textId="77777777" w:rsidR="00D17551" w:rsidRDefault="00D17551" w:rsidP="004711A6">
            <w:pPr>
              <w:pStyle w:val="Tabletext"/>
            </w:pPr>
            <w:r>
              <w:t>Patients ≥12 years old: 20 – 50 IU/3 x per week or 20 – 40 IU/kg every other day</w:t>
            </w:r>
          </w:p>
          <w:p w14:paraId="61AF9686" w14:textId="77777777" w:rsidR="00D17551" w:rsidRDefault="00D17551" w:rsidP="004711A6">
            <w:pPr>
              <w:pStyle w:val="Tabletext"/>
            </w:pPr>
            <w:r>
              <w:t>Patients &lt;12 years old: 25 – 60 IU/3 x per week or 25 – 50 IU every other day</w:t>
            </w:r>
          </w:p>
        </w:tc>
        <w:tc>
          <w:tcPr>
            <w:tcW w:w="1149" w:type="pct"/>
          </w:tcPr>
          <w:p w14:paraId="282E6DDF" w14:textId="77777777" w:rsidR="00D17551" w:rsidRDefault="00D17551" w:rsidP="004711A6">
            <w:pPr>
              <w:pStyle w:val="Tabletext"/>
            </w:pPr>
            <w:r>
              <w:t>-</w:t>
            </w:r>
          </w:p>
        </w:tc>
      </w:tr>
      <w:tr w:rsidR="00D17551" w14:paraId="566EE856" w14:textId="77777777" w:rsidTr="00016AC7">
        <w:trPr>
          <w:trHeight w:val="559"/>
        </w:trPr>
        <w:tc>
          <w:tcPr>
            <w:tcW w:w="943" w:type="pct"/>
          </w:tcPr>
          <w:p w14:paraId="79946454" w14:textId="504D988A" w:rsidR="00D17551" w:rsidRDefault="005E189A" w:rsidP="004711A6">
            <w:pPr>
              <w:pStyle w:val="Tabletext"/>
            </w:pPr>
            <w:proofErr w:type="spellStart"/>
            <w:r>
              <w:t>rAHF</w:t>
            </w:r>
            <w:proofErr w:type="spellEnd"/>
            <w:r>
              <w:t xml:space="preserve">, </w:t>
            </w:r>
            <w:proofErr w:type="spellStart"/>
            <w:r w:rsidR="00D17551">
              <w:t>rFVIII</w:t>
            </w:r>
            <w:proofErr w:type="spellEnd"/>
            <w:r w:rsidR="00D17551">
              <w:t xml:space="preserve"> (</w:t>
            </w:r>
            <w:proofErr w:type="spellStart"/>
            <w:r w:rsidR="00D17551">
              <w:t>Recombinate</w:t>
            </w:r>
            <w:proofErr w:type="spellEnd"/>
            <w:r w:rsidR="00D17551">
              <w:t>)</w:t>
            </w:r>
          </w:p>
        </w:tc>
        <w:tc>
          <w:tcPr>
            <w:tcW w:w="548" w:type="pct"/>
          </w:tcPr>
          <w:p w14:paraId="4CD9E5D9" w14:textId="3D4833BB" w:rsidR="00D17551" w:rsidRDefault="006C35F7" w:rsidP="004711A6">
            <w:pPr>
              <w:pStyle w:val="Tabletext"/>
            </w:pPr>
            <w:proofErr w:type="spellStart"/>
            <w:r>
              <w:t>Baxalta</w:t>
            </w:r>
            <w:proofErr w:type="spellEnd"/>
          </w:p>
        </w:tc>
        <w:tc>
          <w:tcPr>
            <w:tcW w:w="1101" w:type="pct"/>
          </w:tcPr>
          <w:p w14:paraId="5E538F12" w14:textId="4845EAA9" w:rsidR="00D17551" w:rsidRDefault="006C35F7" w:rsidP="004711A6">
            <w:pPr>
              <w:pStyle w:val="Tabletext"/>
            </w:pPr>
            <w:r>
              <w:t>65814, 35857, 35858</w:t>
            </w:r>
          </w:p>
        </w:tc>
        <w:tc>
          <w:tcPr>
            <w:tcW w:w="1259" w:type="pct"/>
          </w:tcPr>
          <w:p w14:paraId="46A48C31" w14:textId="4BE1CC99" w:rsidR="00D17551" w:rsidRDefault="005E189A" w:rsidP="004711A6">
            <w:pPr>
              <w:pStyle w:val="Tabletext"/>
            </w:pPr>
            <w:r>
              <w:t>Not stated in PI</w:t>
            </w:r>
          </w:p>
        </w:tc>
        <w:tc>
          <w:tcPr>
            <w:tcW w:w="1149" w:type="pct"/>
          </w:tcPr>
          <w:p w14:paraId="31A307CC" w14:textId="77777777" w:rsidR="00D17551" w:rsidRDefault="00D17551" w:rsidP="004711A6">
            <w:pPr>
              <w:pStyle w:val="Tabletext"/>
            </w:pPr>
            <w:r>
              <w:t>-</w:t>
            </w:r>
          </w:p>
        </w:tc>
      </w:tr>
      <w:tr w:rsidR="00D17551" w14:paraId="7B57D842" w14:textId="77777777" w:rsidTr="00016AC7">
        <w:trPr>
          <w:trHeight w:val="559"/>
        </w:trPr>
        <w:tc>
          <w:tcPr>
            <w:tcW w:w="943" w:type="pct"/>
          </w:tcPr>
          <w:p w14:paraId="77D4132A" w14:textId="3072DF4D" w:rsidR="00D17551" w:rsidRDefault="005E189A" w:rsidP="004711A6">
            <w:pPr>
              <w:pStyle w:val="Tabletext"/>
            </w:pPr>
            <w:proofErr w:type="spellStart"/>
            <w:r>
              <w:t>bhk</w:t>
            </w:r>
            <w:proofErr w:type="spellEnd"/>
            <w:r>
              <w:t xml:space="preserve"> </w:t>
            </w:r>
            <w:proofErr w:type="spellStart"/>
            <w:r w:rsidR="00D17551">
              <w:t>rFVIII</w:t>
            </w:r>
            <w:proofErr w:type="spellEnd"/>
            <w:r w:rsidR="00D17551">
              <w:t xml:space="preserve"> (</w:t>
            </w:r>
            <w:proofErr w:type="spellStart"/>
            <w:r w:rsidR="00D17551">
              <w:t>Kogenate</w:t>
            </w:r>
            <w:proofErr w:type="spellEnd"/>
            <w:r w:rsidR="00D17551">
              <w:t xml:space="preserve"> FS)</w:t>
            </w:r>
          </w:p>
        </w:tc>
        <w:tc>
          <w:tcPr>
            <w:tcW w:w="548" w:type="pct"/>
          </w:tcPr>
          <w:p w14:paraId="1DF02FFD" w14:textId="77777777" w:rsidR="00D17551" w:rsidRDefault="00D17551" w:rsidP="004711A6">
            <w:pPr>
              <w:pStyle w:val="Tabletext"/>
            </w:pPr>
            <w:r>
              <w:t>Bayer Australia Ltd</w:t>
            </w:r>
          </w:p>
        </w:tc>
        <w:tc>
          <w:tcPr>
            <w:tcW w:w="1101" w:type="pct"/>
          </w:tcPr>
          <w:p w14:paraId="226DCEF5" w14:textId="77777777" w:rsidR="00D17551" w:rsidRDefault="00D17551" w:rsidP="004711A6">
            <w:pPr>
              <w:pStyle w:val="Tabletext"/>
            </w:pPr>
            <w:r>
              <w:t>153830, 173675, 77688, 77689, 77690</w:t>
            </w:r>
          </w:p>
        </w:tc>
        <w:tc>
          <w:tcPr>
            <w:tcW w:w="1259" w:type="pct"/>
          </w:tcPr>
          <w:p w14:paraId="082B7023" w14:textId="77777777" w:rsidR="00D17551" w:rsidRDefault="005E189A" w:rsidP="004711A6">
            <w:pPr>
              <w:pStyle w:val="Tabletext"/>
            </w:pPr>
            <w:r>
              <w:t>10 – 50 IU/kg every 2 to 3 days</w:t>
            </w:r>
          </w:p>
          <w:p w14:paraId="69A962DF" w14:textId="292D027F" w:rsidR="005E189A" w:rsidRDefault="005E189A" w:rsidP="004711A6">
            <w:pPr>
              <w:pStyle w:val="Tabletext"/>
            </w:pPr>
            <w:r>
              <w:t>In younger patients, shorter dosage intervals or higher doses may be necessary</w:t>
            </w:r>
          </w:p>
        </w:tc>
        <w:tc>
          <w:tcPr>
            <w:tcW w:w="1149" w:type="pct"/>
          </w:tcPr>
          <w:p w14:paraId="2242E4FF" w14:textId="77777777" w:rsidR="00D17551" w:rsidRDefault="00D17551" w:rsidP="004711A6">
            <w:pPr>
              <w:pStyle w:val="Tabletext"/>
            </w:pPr>
            <w:r>
              <w:t>-</w:t>
            </w:r>
          </w:p>
        </w:tc>
      </w:tr>
    </w:tbl>
    <w:p w14:paraId="6B0AD9D6" w14:textId="572FA9B5" w:rsidR="00B80531" w:rsidRPr="007A626D" w:rsidRDefault="00193A64">
      <w:pPr>
        <w:rPr>
          <w:rFonts w:ascii="Arial Narrow" w:hAnsi="Arial Narrow"/>
          <w:sz w:val="18"/>
          <w:szCs w:val="18"/>
        </w:rPr>
      </w:pPr>
      <w:r>
        <w:rPr>
          <w:rFonts w:ascii="Arial Narrow" w:hAnsi="Arial Narrow"/>
          <w:sz w:val="18"/>
          <w:szCs w:val="18"/>
        </w:rPr>
        <w:t xml:space="preserve">ARTG: Australian Register of Therapeutic Goods; </w:t>
      </w:r>
      <w:r w:rsidR="00016AC7">
        <w:rPr>
          <w:rFonts w:ascii="Arial Narrow" w:hAnsi="Arial Narrow"/>
          <w:sz w:val="18"/>
          <w:szCs w:val="18"/>
        </w:rPr>
        <w:t xml:space="preserve">IU = International Units; </w:t>
      </w:r>
      <w:r w:rsidR="000A68F3" w:rsidRPr="007A626D">
        <w:rPr>
          <w:rFonts w:ascii="Arial Narrow" w:hAnsi="Arial Narrow"/>
          <w:sz w:val="18"/>
          <w:szCs w:val="18"/>
        </w:rPr>
        <w:t xml:space="preserve">NBA = National Blood Authority; PI = Product Information </w:t>
      </w:r>
    </w:p>
    <w:p w14:paraId="1A53E167" w14:textId="1809F34E" w:rsidR="00B80531" w:rsidRDefault="00B80531" w:rsidP="00B80531">
      <w:pPr>
        <w:pStyle w:val="Caption"/>
      </w:pPr>
      <w:bookmarkStart w:id="16" w:name="_Ref495668272"/>
      <w:r>
        <w:lastRenderedPageBreak/>
        <w:t xml:space="preserve">Table </w:t>
      </w:r>
      <w:r>
        <w:fldChar w:fldCharType="begin"/>
      </w:r>
      <w:r>
        <w:instrText xml:space="preserve"> SEQ Table \* ARABIC </w:instrText>
      </w:r>
      <w:r>
        <w:fldChar w:fldCharType="separate"/>
      </w:r>
      <w:r w:rsidR="00205D92">
        <w:rPr>
          <w:noProof/>
        </w:rPr>
        <w:t>7</w:t>
      </w:r>
      <w:r>
        <w:rPr>
          <w:noProof/>
        </w:rPr>
        <w:fldChar w:fldCharType="end"/>
      </w:r>
      <w:bookmarkEnd w:id="16"/>
      <w:r>
        <w:tab/>
        <w:t>Standard half-life products for treating haemophilia B</w:t>
      </w:r>
      <w:r w:rsidR="00F74EE8">
        <w:t xml:space="preserve"> (FIX products)</w:t>
      </w:r>
    </w:p>
    <w:tbl>
      <w:tblPr>
        <w:tblStyle w:val="TableGrid"/>
        <w:tblW w:w="5000" w:type="pct"/>
        <w:tblLook w:val="04A0" w:firstRow="1" w:lastRow="0" w:firstColumn="1" w:lastColumn="0" w:noHBand="0" w:noVBand="1"/>
        <w:tblCaption w:val="SHL products for HMB"/>
        <w:tblDescription w:val="SHL products for HMB"/>
      </w:tblPr>
      <w:tblGrid>
        <w:gridCol w:w="1742"/>
        <w:gridCol w:w="1128"/>
        <w:gridCol w:w="2124"/>
        <w:gridCol w:w="2124"/>
        <w:gridCol w:w="2124"/>
      </w:tblGrid>
      <w:tr w:rsidR="00F74EE8" w14:paraId="4EEA92AE" w14:textId="77777777" w:rsidTr="000D0BB0">
        <w:trPr>
          <w:trHeight w:val="537"/>
          <w:tblHeader/>
        </w:trPr>
        <w:tc>
          <w:tcPr>
            <w:tcW w:w="943" w:type="pct"/>
            <w:vAlign w:val="center"/>
          </w:tcPr>
          <w:p w14:paraId="72B8D39D" w14:textId="77777777" w:rsidR="00F74EE8" w:rsidRPr="008813C9" w:rsidRDefault="00F74EE8" w:rsidP="004711A6">
            <w:pPr>
              <w:pStyle w:val="Tableheader"/>
            </w:pPr>
            <w:r>
              <w:t>Product (trade/generic name)</w:t>
            </w:r>
          </w:p>
        </w:tc>
        <w:tc>
          <w:tcPr>
            <w:tcW w:w="610" w:type="pct"/>
            <w:vAlign w:val="center"/>
          </w:tcPr>
          <w:p w14:paraId="379B2B77" w14:textId="77777777" w:rsidR="00F74EE8" w:rsidRPr="008813C9" w:rsidRDefault="00F74EE8" w:rsidP="004711A6">
            <w:pPr>
              <w:pStyle w:val="Tableheader"/>
            </w:pPr>
            <w:r>
              <w:t>Company</w:t>
            </w:r>
          </w:p>
        </w:tc>
        <w:tc>
          <w:tcPr>
            <w:tcW w:w="1149" w:type="pct"/>
          </w:tcPr>
          <w:p w14:paraId="56DF50C4" w14:textId="2FAD593D" w:rsidR="00F74EE8" w:rsidRDefault="005C22E0" w:rsidP="004711A6">
            <w:pPr>
              <w:pStyle w:val="Tableheader"/>
            </w:pPr>
            <w:r>
              <w:t>ARTG listings</w:t>
            </w:r>
          </w:p>
        </w:tc>
        <w:tc>
          <w:tcPr>
            <w:tcW w:w="1149" w:type="pct"/>
          </w:tcPr>
          <w:p w14:paraId="502A558E" w14:textId="77777777" w:rsidR="00F74EE8" w:rsidRDefault="00F74EE8" w:rsidP="004711A6">
            <w:pPr>
              <w:pStyle w:val="Tableheader"/>
            </w:pPr>
            <w:r>
              <w:t>Prophylaxis regimen recommended in PI</w:t>
            </w:r>
          </w:p>
        </w:tc>
        <w:tc>
          <w:tcPr>
            <w:tcW w:w="1149" w:type="pct"/>
          </w:tcPr>
          <w:p w14:paraId="25191941" w14:textId="5E4383D3" w:rsidR="00F74EE8" w:rsidRDefault="00F74EE8" w:rsidP="004711A6">
            <w:pPr>
              <w:pStyle w:val="Tableheader"/>
            </w:pPr>
            <w:r>
              <w:t xml:space="preserve">Price under NBA supply arrangement </w:t>
            </w:r>
            <w:r w:rsidR="000C00EB">
              <w:t xml:space="preserve"> (prices as at 1 July 2017)</w:t>
            </w:r>
          </w:p>
        </w:tc>
      </w:tr>
      <w:tr w:rsidR="00634D7D" w14:paraId="542E84DE" w14:textId="791CF12B" w:rsidTr="00B80531">
        <w:trPr>
          <w:trHeight w:val="559"/>
        </w:trPr>
        <w:tc>
          <w:tcPr>
            <w:tcW w:w="943" w:type="pct"/>
          </w:tcPr>
          <w:p w14:paraId="726552EF" w14:textId="07408F7A" w:rsidR="000C00EB" w:rsidRDefault="006C35F7" w:rsidP="001700F5">
            <w:pPr>
              <w:pStyle w:val="Tabletext"/>
            </w:pPr>
            <w:proofErr w:type="spellStart"/>
            <w:r>
              <w:t>rch</w:t>
            </w:r>
            <w:proofErr w:type="spellEnd"/>
            <w:r>
              <w:t xml:space="preserve"> </w:t>
            </w:r>
            <w:proofErr w:type="spellStart"/>
            <w:r w:rsidR="000C00EB">
              <w:t>rFIX</w:t>
            </w:r>
            <w:proofErr w:type="spellEnd"/>
            <w:r w:rsidR="000C00EB">
              <w:t xml:space="preserve"> </w:t>
            </w:r>
          </w:p>
          <w:p w14:paraId="33B084E1" w14:textId="342BA093" w:rsidR="00634D7D" w:rsidRDefault="000C00EB" w:rsidP="001700F5">
            <w:pPr>
              <w:pStyle w:val="Tabletext"/>
            </w:pPr>
            <w:r>
              <w:t>(</w:t>
            </w:r>
            <w:proofErr w:type="spellStart"/>
            <w:r w:rsidR="00634D7D">
              <w:t>Rixubis</w:t>
            </w:r>
            <w:proofErr w:type="spellEnd"/>
            <w:r>
              <w:t>)</w:t>
            </w:r>
          </w:p>
          <w:p w14:paraId="3E366111" w14:textId="01F18AC9" w:rsidR="000C00EB" w:rsidRDefault="000C00EB" w:rsidP="001700F5">
            <w:pPr>
              <w:pStyle w:val="Tabletext"/>
            </w:pPr>
          </w:p>
        </w:tc>
        <w:tc>
          <w:tcPr>
            <w:tcW w:w="610" w:type="pct"/>
          </w:tcPr>
          <w:p w14:paraId="47369826" w14:textId="77777777" w:rsidR="00634D7D" w:rsidRDefault="00634D7D" w:rsidP="001700F5">
            <w:pPr>
              <w:pStyle w:val="Tabletext"/>
            </w:pPr>
            <w:proofErr w:type="spellStart"/>
            <w:r>
              <w:t>Baxalta</w:t>
            </w:r>
            <w:proofErr w:type="spellEnd"/>
          </w:p>
        </w:tc>
        <w:tc>
          <w:tcPr>
            <w:tcW w:w="1149" w:type="pct"/>
          </w:tcPr>
          <w:p w14:paraId="1477D4E1" w14:textId="284532DB" w:rsidR="00634D7D" w:rsidRDefault="00634D7D" w:rsidP="001700F5">
            <w:pPr>
              <w:pStyle w:val="Tabletext"/>
            </w:pPr>
            <w:r>
              <w:t xml:space="preserve">204765, 204766, 204767, 204768, 204769 </w:t>
            </w:r>
          </w:p>
        </w:tc>
        <w:tc>
          <w:tcPr>
            <w:tcW w:w="1149" w:type="pct"/>
          </w:tcPr>
          <w:p w14:paraId="22F3EC8D" w14:textId="77777777" w:rsidR="00634D7D" w:rsidRDefault="006C35F7" w:rsidP="001700F5">
            <w:pPr>
              <w:pStyle w:val="Tabletext"/>
            </w:pPr>
            <w:r>
              <w:t>Patients ≥12 years old: 40 – 60 IU/kg 2 x per week</w:t>
            </w:r>
          </w:p>
          <w:p w14:paraId="4328DBAB" w14:textId="77777777" w:rsidR="006C35F7" w:rsidRDefault="006C35F7" w:rsidP="001700F5">
            <w:pPr>
              <w:pStyle w:val="Tabletext"/>
            </w:pPr>
            <w:r>
              <w:t>Patients &lt;12 years old: 40 – 80 IU/kg 2 x per week</w:t>
            </w:r>
          </w:p>
          <w:p w14:paraId="70E137B0" w14:textId="75A2D108" w:rsidR="006C35F7" w:rsidRDefault="006C35F7" w:rsidP="001700F5">
            <w:pPr>
              <w:pStyle w:val="Tabletext"/>
            </w:pPr>
            <w:r>
              <w:t>Shorter dosage intervals or higher doses may be necessary</w:t>
            </w:r>
          </w:p>
        </w:tc>
        <w:tc>
          <w:tcPr>
            <w:tcW w:w="1149" w:type="pct"/>
          </w:tcPr>
          <w:p w14:paraId="22BE02C0" w14:textId="77777777" w:rsidR="00B80531" w:rsidRDefault="00B80531" w:rsidP="00B80531">
            <w:pPr>
              <w:pStyle w:val="Tabletext"/>
            </w:pPr>
            <w:r>
              <w:t>250 IU for $196.50</w:t>
            </w:r>
          </w:p>
          <w:p w14:paraId="6E7C3B2A" w14:textId="77777777" w:rsidR="00B80531" w:rsidRDefault="00B80531" w:rsidP="00B80531">
            <w:pPr>
              <w:pStyle w:val="Tabletext"/>
            </w:pPr>
            <w:r>
              <w:t>500 IU for $393</w:t>
            </w:r>
          </w:p>
          <w:p w14:paraId="2EF6BC09" w14:textId="77777777" w:rsidR="00B80531" w:rsidRDefault="00B80531" w:rsidP="00B80531">
            <w:pPr>
              <w:pStyle w:val="Tabletext"/>
            </w:pPr>
            <w:r>
              <w:t>1000 IU for $786</w:t>
            </w:r>
          </w:p>
          <w:p w14:paraId="4A986FD3" w14:textId="77777777" w:rsidR="00B80531" w:rsidRDefault="00B80531" w:rsidP="00B80531">
            <w:pPr>
              <w:pStyle w:val="Tabletext"/>
            </w:pPr>
            <w:r>
              <w:t>2000 IU for $1572</w:t>
            </w:r>
          </w:p>
          <w:p w14:paraId="665CEB6A" w14:textId="438A44C8" w:rsidR="00634D7D" w:rsidRDefault="00B80531" w:rsidP="00B80531">
            <w:pPr>
              <w:pStyle w:val="Tabletext"/>
            </w:pPr>
            <w:r>
              <w:t>3000 IU for $2358</w:t>
            </w:r>
          </w:p>
        </w:tc>
      </w:tr>
      <w:tr w:rsidR="00634D7D" w14:paraId="2FD8D6E3" w14:textId="15C037D3" w:rsidTr="00B80531">
        <w:trPr>
          <w:trHeight w:val="559"/>
        </w:trPr>
        <w:tc>
          <w:tcPr>
            <w:tcW w:w="943" w:type="pct"/>
          </w:tcPr>
          <w:p w14:paraId="09B31D6C" w14:textId="023A1001" w:rsidR="005C22E0" w:rsidRDefault="006C35F7" w:rsidP="001700F5">
            <w:pPr>
              <w:pStyle w:val="Tabletext"/>
            </w:pPr>
            <w:proofErr w:type="spellStart"/>
            <w:r>
              <w:t>rch</w:t>
            </w:r>
            <w:proofErr w:type="spellEnd"/>
            <w:r>
              <w:t xml:space="preserve"> </w:t>
            </w:r>
            <w:proofErr w:type="spellStart"/>
            <w:r w:rsidR="005C22E0">
              <w:t>rFIX</w:t>
            </w:r>
            <w:proofErr w:type="spellEnd"/>
          </w:p>
          <w:p w14:paraId="17AC1D48" w14:textId="2B1BEC27" w:rsidR="00634D7D" w:rsidRDefault="000C00EB" w:rsidP="001700F5">
            <w:pPr>
              <w:pStyle w:val="Tabletext"/>
            </w:pPr>
            <w:r>
              <w:t>(</w:t>
            </w:r>
            <w:proofErr w:type="spellStart"/>
            <w:r w:rsidR="00634D7D">
              <w:t>BeneFIX</w:t>
            </w:r>
            <w:proofErr w:type="spellEnd"/>
            <w:r>
              <w:t>)</w:t>
            </w:r>
            <w:r w:rsidR="00634D7D">
              <w:t xml:space="preserve"> </w:t>
            </w:r>
          </w:p>
          <w:p w14:paraId="40EC0476" w14:textId="28922571" w:rsidR="00634D7D" w:rsidRDefault="00634D7D" w:rsidP="001700F5">
            <w:pPr>
              <w:pStyle w:val="Tabletext"/>
            </w:pPr>
          </w:p>
        </w:tc>
        <w:tc>
          <w:tcPr>
            <w:tcW w:w="610" w:type="pct"/>
          </w:tcPr>
          <w:p w14:paraId="3973EA46" w14:textId="77777777" w:rsidR="00634D7D" w:rsidRDefault="00634D7D" w:rsidP="001700F5">
            <w:pPr>
              <w:pStyle w:val="Tabletext"/>
            </w:pPr>
            <w:r>
              <w:t>Pfizer</w:t>
            </w:r>
          </w:p>
        </w:tc>
        <w:tc>
          <w:tcPr>
            <w:tcW w:w="1149" w:type="pct"/>
          </w:tcPr>
          <w:p w14:paraId="2EEF5D3E" w14:textId="01BCD028" w:rsidR="00634D7D" w:rsidRDefault="00634D7D" w:rsidP="001700F5">
            <w:pPr>
              <w:pStyle w:val="Tabletext"/>
            </w:pPr>
            <w:r>
              <w:t>128339, 128375, 128377, 128378, 203316</w:t>
            </w:r>
          </w:p>
        </w:tc>
        <w:tc>
          <w:tcPr>
            <w:tcW w:w="1149" w:type="pct"/>
          </w:tcPr>
          <w:p w14:paraId="4100BAF6" w14:textId="08849FA7" w:rsidR="00634D7D" w:rsidRDefault="006C35F7" w:rsidP="001700F5">
            <w:pPr>
              <w:pStyle w:val="Tabletext"/>
            </w:pPr>
            <w:r>
              <w:t xml:space="preserve">Appropriate dose for secondary prophylaxis has not been determined. Individualised dosing required. </w:t>
            </w:r>
          </w:p>
        </w:tc>
        <w:tc>
          <w:tcPr>
            <w:tcW w:w="1149" w:type="pct"/>
          </w:tcPr>
          <w:p w14:paraId="2DE73647" w14:textId="77777777" w:rsidR="00B80531" w:rsidRDefault="00B80531" w:rsidP="00B80531">
            <w:pPr>
              <w:pStyle w:val="Tabletext"/>
            </w:pPr>
            <w:r>
              <w:t>250 IU for $197.5</w:t>
            </w:r>
          </w:p>
          <w:p w14:paraId="1A1A145E" w14:textId="77777777" w:rsidR="00B80531" w:rsidRDefault="00B80531" w:rsidP="00B80531">
            <w:pPr>
              <w:pStyle w:val="Tabletext"/>
            </w:pPr>
            <w:r>
              <w:t>500 IU for $395</w:t>
            </w:r>
          </w:p>
          <w:p w14:paraId="758C1411" w14:textId="77777777" w:rsidR="00B80531" w:rsidRDefault="00B80531" w:rsidP="00B80531">
            <w:pPr>
              <w:pStyle w:val="Tabletext"/>
            </w:pPr>
            <w:r>
              <w:t>1000 IU for $790</w:t>
            </w:r>
          </w:p>
          <w:p w14:paraId="19EAB9AD" w14:textId="77777777" w:rsidR="00B80531" w:rsidRDefault="00B80531" w:rsidP="00B80531">
            <w:pPr>
              <w:pStyle w:val="Tabletext"/>
            </w:pPr>
            <w:r>
              <w:t>2000 IU for $1580</w:t>
            </w:r>
          </w:p>
          <w:p w14:paraId="0A2A45DD" w14:textId="5CE1F218" w:rsidR="00634D7D" w:rsidRDefault="00B80531" w:rsidP="00B80531">
            <w:pPr>
              <w:pStyle w:val="Tabletext"/>
            </w:pPr>
            <w:r>
              <w:t>3000 IU for $2370</w:t>
            </w:r>
          </w:p>
        </w:tc>
      </w:tr>
      <w:tr w:rsidR="00634D7D" w14:paraId="11DF982C" w14:textId="12C6E935" w:rsidTr="00B80531">
        <w:trPr>
          <w:trHeight w:val="559"/>
        </w:trPr>
        <w:tc>
          <w:tcPr>
            <w:tcW w:w="943" w:type="pct"/>
          </w:tcPr>
          <w:p w14:paraId="7F3C9A53" w14:textId="77777777" w:rsidR="005C22E0" w:rsidRDefault="005C22E0" w:rsidP="001700F5">
            <w:pPr>
              <w:pStyle w:val="Tabletext"/>
            </w:pPr>
            <w:proofErr w:type="spellStart"/>
            <w:r>
              <w:t>pdFIX</w:t>
            </w:r>
            <w:proofErr w:type="spellEnd"/>
            <w:r>
              <w:t xml:space="preserve"> </w:t>
            </w:r>
          </w:p>
          <w:p w14:paraId="2CB88142" w14:textId="52F971A4" w:rsidR="00634D7D" w:rsidRDefault="000C00EB" w:rsidP="001700F5">
            <w:pPr>
              <w:pStyle w:val="Tabletext"/>
            </w:pPr>
            <w:r>
              <w:t>(</w:t>
            </w:r>
            <w:proofErr w:type="spellStart"/>
            <w:r w:rsidR="00634D7D">
              <w:t>MonoFIX</w:t>
            </w:r>
            <w:proofErr w:type="spellEnd"/>
            <w:r w:rsidR="00634D7D">
              <w:t>-VF</w:t>
            </w:r>
            <w:r>
              <w:t>)</w:t>
            </w:r>
          </w:p>
          <w:p w14:paraId="3D437CB2" w14:textId="5FB19D9E" w:rsidR="00634D7D" w:rsidRDefault="00634D7D" w:rsidP="001700F5">
            <w:pPr>
              <w:pStyle w:val="Tabletext"/>
            </w:pPr>
          </w:p>
        </w:tc>
        <w:tc>
          <w:tcPr>
            <w:tcW w:w="610" w:type="pct"/>
          </w:tcPr>
          <w:p w14:paraId="61138996" w14:textId="77777777" w:rsidR="00634D7D" w:rsidRDefault="00634D7D" w:rsidP="001700F5">
            <w:pPr>
              <w:pStyle w:val="Tabletext"/>
            </w:pPr>
            <w:r>
              <w:t>CSL</w:t>
            </w:r>
          </w:p>
        </w:tc>
        <w:tc>
          <w:tcPr>
            <w:tcW w:w="1149" w:type="pct"/>
          </w:tcPr>
          <w:p w14:paraId="45921FED" w14:textId="2D603F2D" w:rsidR="00634D7D" w:rsidRDefault="00634D7D" w:rsidP="001700F5">
            <w:pPr>
              <w:pStyle w:val="Tabletext"/>
            </w:pPr>
            <w:r>
              <w:t>101710, 101711, 127476, 128007, 64759, 66066, 66208, 66301, 81649</w:t>
            </w:r>
          </w:p>
        </w:tc>
        <w:tc>
          <w:tcPr>
            <w:tcW w:w="1149" w:type="pct"/>
          </w:tcPr>
          <w:p w14:paraId="3709DE3A" w14:textId="6E8D2949" w:rsidR="00634D7D" w:rsidRDefault="006C35F7" w:rsidP="001700F5">
            <w:pPr>
              <w:pStyle w:val="Tabletext"/>
            </w:pPr>
            <w:r>
              <w:t>25 – 40 IU/kg 2 x per week</w:t>
            </w:r>
          </w:p>
        </w:tc>
        <w:tc>
          <w:tcPr>
            <w:tcW w:w="1149" w:type="pct"/>
          </w:tcPr>
          <w:p w14:paraId="73ED5963" w14:textId="30384CA5" w:rsidR="00634D7D" w:rsidRDefault="00634D7D" w:rsidP="00634D7D">
            <w:pPr>
              <w:pStyle w:val="Tabletext"/>
            </w:pPr>
            <w:r>
              <w:t>$872.57 per 1000 IU</w:t>
            </w:r>
          </w:p>
        </w:tc>
      </w:tr>
    </w:tbl>
    <w:p w14:paraId="6616988D" w14:textId="5A8E5647" w:rsidR="00012D8F" w:rsidRPr="007A626D" w:rsidRDefault="00193A64" w:rsidP="00012D8F">
      <w:pPr>
        <w:rPr>
          <w:rFonts w:ascii="Arial Narrow" w:hAnsi="Arial Narrow"/>
          <w:sz w:val="18"/>
          <w:szCs w:val="18"/>
        </w:rPr>
      </w:pPr>
      <w:r>
        <w:rPr>
          <w:rFonts w:ascii="Arial Narrow" w:hAnsi="Arial Narrow"/>
          <w:sz w:val="18"/>
          <w:szCs w:val="18"/>
        </w:rPr>
        <w:t xml:space="preserve">ARTG: Australian Register of Therapeutic Goods; </w:t>
      </w:r>
      <w:r w:rsidR="00016AC7">
        <w:rPr>
          <w:rFonts w:ascii="Arial Narrow" w:hAnsi="Arial Narrow"/>
          <w:sz w:val="18"/>
          <w:szCs w:val="18"/>
        </w:rPr>
        <w:t xml:space="preserve">IU = International Units; </w:t>
      </w:r>
      <w:r w:rsidR="00012D8F" w:rsidRPr="007A626D">
        <w:rPr>
          <w:rFonts w:ascii="Arial Narrow" w:hAnsi="Arial Narrow"/>
          <w:sz w:val="18"/>
          <w:szCs w:val="18"/>
        </w:rPr>
        <w:t xml:space="preserve">NBA = National Blood Authority; PI = Product Information </w:t>
      </w:r>
    </w:p>
    <w:p w14:paraId="3C747504" w14:textId="77777777" w:rsidR="00896845" w:rsidRPr="00E364F7" w:rsidRDefault="00896845">
      <w:pPr>
        <w:rPr>
          <w:b/>
        </w:rPr>
      </w:pPr>
      <w:r w:rsidRPr="00E364F7">
        <w:rPr>
          <w:b/>
        </w:rPr>
        <w:t>Outcomes</w:t>
      </w:r>
    </w:p>
    <w:p w14:paraId="6CAFDD7D" w14:textId="290A6535" w:rsidR="00F82386" w:rsidRPr="0014781F" w:rsidRDefault="002A66BD">
      <w:pPr>
        <w:rPr>
          <w:i/>
          <w:u w:val="single"/>
        </w:rPr>
      </w:pPr>
      <w:r w:rsidRPr="002A66BD">
        <w:rPr>
          <w:i/>
          <w:u w:val="single"/>
        </w:rPr>
        <w:t>Patient</w:t>
      </w:r>
      <w:r w:rsidR="009250F9">
        <w:rPr>
          <w:i/>
          <w:u w:val="single"/>
        </w:rPr>
        <w:t>-</w:t>
      </w:r>
      <w:r w:rsidRPr="002A66BD">
        <w:rPr>
          <w:i/>
          <w:u w:val="single"/>
        </w:rPr>
        <w:t>relevan</w:t>
      </w:r>
      <w:r w:rsidR="009250F9">
        <w:rPr>
          <w:i/>
          <w:u w:val="single"/>
        </w:rPr>
        <w:t>t outcomes</w:t>
      </w:r>
    </w:p>
    <w:p w14:paraId="2B2E2F4C" w14:textId="4EC0BCE3" w:rsidR="009A5A2B" w:rsidRDefault="009A5A2B">
      <w:r w:rsidRPr="009A5A2B">
        <w:t>EHL FVIII and FIX products are at least as effective as SHL FVIII and FIX products for preventing break-through bleeds (for those receiving prophylaxis) or for quickly resolving bleeds for patients on an on-demand treatment regimen</w:t>
      </w:r>
      <w:r w:rsidR="00566649">
        <w:t xml:space="preserve"> </w:t>
      </w:r>
      <w:r w:rsidR="00284F1F">
        <w:fldChar w:fldCharType="begin"/>
      </w:r>
      <w:r w:rsidR="00284F1F">
        <w:instrText xml:space="preserve"> ADDIN EN.CITE &lt;EndNote&gt;&lt;Cite&gt;&lt;Author&gt;Newton&lt;/Author&gt;&lt;Year&gt;2017&lt;/Year&gt;&lt;RecNum&gt;7&lt;/RecNum&gt;&lt;DisplayText&gt;(Newton et al. 2017)&lt;/DisplayText&gt;&lt;record&gt;&lt;rec-number&gt;7&lt;/rec-number&gt;&lt;foreign-keys&gt;&lt;key app="EN" db-id="05dfrv5t4ppa58ep50ixt0zyxesew55t555a" timestamp="1508292924"&gt;7&lt;/key&gt;&lt;/foreign-keys&gt;&lt;ref-type name="Report"&gt;27&lt;/ref-type&gt;&lt;contributors&gt;&lt;authors&gt;&lt;author&gt;Newton, S&lt;/author&gt;&lt;author&gt;Salinger, K&lt;/author&gt;&lt;author&gt;Pridham, L&lt;/author&gt;&lt;author&gt;Parsons, J&lt;/author&gt;&lt;author&gt;Merlin, T&lt;/author&gt;&lt;/authors&gt;&lt;/contributors&gt;&lt;titles&gt;&lt;title&gt;Assessment of extended half-life clotting factor concentrates (report for the AHCDO)&lt;/title&gt;&lt;/titles&gt;&lt;dates&gt;&lt;year&gt;2017&lt;/year&gt;&lt;/dates&gt;&lt;publisher&gt;Adelaide Health Technology Assessment, University of Adelaide&lt;/publisher&gt;&lt;urls&gt;&lt;/urls&gt;&lt;/record&gt;&lt;/Cite&gt;&lt;/EndNote&gt;</w:instrText>
      </w:r>
      <w:r w:rsidR="00284F1F">
        <w:fldChar w:fldCharType="separate"/>
      </w:r>
      <w:r w:rsidR="00284F1F">
        <w:rPr>
          <w:noProof/>
        </w:rPr>
        <w:t>(Newton et al. 2017)</w:t>
      </w:r>
      <w:r w:rsidR="00284F1F">
        <w:fldChar w:fldCharType="end"/>
      </w:r>
      <w:r w:rsidR="008B662B">
        <w:t xml:space="preserve">. </w:t>
      </w:r>
      <w:r w:rsidRPr="009A5A2B">
        <w:t xml:space="preserve">A reduction in bleeding episodes may also result in superior joint status, and reduced pain. The combination of fewer </w:t>
      </w:r>
      <w:proofErr w:type="gramStart"/>
      <w:r w:rsidR="00F070AA" w:rsidRPr="009A5A2B">
        <w:t>administrations</w:t>
      </w:r>
      <w:r w:rsidR="00F070AA">
        <w:t>,</w:t>
      </w:r>
      <w:proofErr w:type="gramEnd"/>
      <w:r w:rsidRPr="009A5A2B">
        <w:t xml:space="preserve"> reduced bleeding </w:t>
      </w:r>
      <w:r w:rsidR="00F070AA">
        <w:t xml:space="preserve">and improved joint status and pain </w:t>
      </w:r>
      <w:r w:rsidRPr="009A5A2B">
        <w:t xml:space="preserve">should also result in quality of life benefits. </w:t>
      </w:r>
      <w:r w:rsidR="00566649">
        <w:t xml:space="preserve">There is some evidence that longer intervals between prophylactic doses are associated with better compliance for on-schedule infusions </w:t>
      </w:r>
      <w:r w:rsidR="00284F1F">
        <w:fldChar w:fldCharType="begin"/>
      </w:r>
      <w:r w:rsidR="00284F1F">
        <w:instrText xml:space="preserve"> ADDIN EN.CITE &lt;EndNote&gt;&lt;Cite&gt;&lt;Author&gt;Newton&lt;/Author&gt;&lt;Year&gt;2017&lt;/Year&gt;&lt;RecNum&gt;7&lt;/RecNum&gt;&lt;DisplayText&gt;(Newton et al. 2017)&lt;/DisplayText&gt;&lt;record&gt;&lt;rec-number&gt;7&lt;/rec-number&gt;&lt;foreign-keys&gt;&lt;key app="EN" db-id="05dfrv5t4ppa58ep50ixt0zyxesew55t555a" timestamp="1508292924"&gt;7&lt;/key&gt;&lt;/foreign-keys&gt;&lt;ref-type name="Report"&gt;27&lt;/ref-type&gt;&lt;contributors&gt;&lt;authors&gt;&lt;author&gt;Newton, S&lt;/author&gt;&lt;author&gt;Salinger, K&lt;/author&gt;&lt;author&gt;Pridham, L&lt;/author&gt;&lt;author&gt;Parsons, J&lt;/author&gt;&lt;author&gt;Merlin, T&lt;/author&gt;&lt;/authors&gt;&lt;/contributors&gt;&lt;titles&gt;&lt;title&gt;Assessment of extended half-life clotting factor concentrates (report for the AHCDO)&lt;/title&gt;&lt;/titles&gt;&lt;dates&gt;&lt;year&gt;2017&lt;/year&gt;&lt;/dates&gt;&lt;publisher&gt;Adelaide Health Technology Assessment, University of Adelaide&lt;/publisher&gt;&lt;urls&gt;&lt;/urls&gt;&lt;/record&gt;&lt;/Cite&gt;&lt;/EndNote&gt;</w:instrText>
      </w:r>
      <w:r w:rsidR="00284F1F">
        <w:fldChar w:fldCharType="separate"/>
      </w:r>
      <w:r w:rsidR="00284F1F">
        <w:rPr>
          <w:noProof/>
        </w:rPr>
        <w:t>(Newton et al. 2017)</w:t>
      </w:r>
      <w:r w:rsidR="00284F1F">
        <w:fldChar w:fldCharType="end"/>
      </w:r>
      <w:r w:rsidR="00566649">
        <w:t xml:space="preserve">. </w:t>
      </w:r>
    </w:p>
    <w:p w14:paraId="7E47EC28" w14:textId="44911543" w:rsidR="00101724" w:rsidRDefault="00101724">
      <w:r>
        <w:t xml:space="preserve">The harms associated with EHL products appear to be the same as for SHL products. There is </w:t>
      </w:r>
      <w:r w:rsidR="00F070AA">
        <w:t>a</w:t>
      </w:r>
      <w:r>
        <w:t xml:space="preserve"> risk that patients will have an allergic reaction, thrombotic events, develop inhibitors, or a malignancy. </w:t>
      </w:r>
    </w:p>
    <w:p w14:paraId="086BA60F" w14:textId="531B2E0D" w:rsidR="00690352" w:rsidRPr="009A5A2B" w:rsidRDefault="00D709AB">
      <w:r>
        <w:t>Although the key outcomes of interest are those which are directly patient-relevant</w:t>
      </w:r>
      <w:r w:rsidR="003E48DF">
        <w:t>, PASC noted that it will be necessary to define extension of the half-life for each EHL product</w:t>
      </w:r>
      <w:r w:rsidR="00690352">
        <w:t xml:space="preserve">. The link between pharmacokinetic outcomes and clinical outcomes should be determined, where possible. </w:t>
      </w:r>
    </w:p>
    <w:p w14:paraId="73E67B42" w14:textId="41BC0613" w:rsidR="003E0382" w:rsidRPr="002A66BD" w:rsidRDefault="002A66BD" w:rsidP="00440228">
      <w:pPr>
        <w:rPr>
          <w:i/>
          <w:u w:val="single"/>
        </w:rPr>
      </w:pPr>
      <w:r w:rsidRPr="002A66BD">
        <w:rPr>
          <w:i/>
          <w:u w:val="single"/>
        </w:rPr>
        <w:t>Health</w:t>
      </w:r>
      <w:r w:rsidR="00752491">
        <w:rPr>
          <w:i/>
          <w:u w:val="single"/>
        </w:rPr>
        <w:t>care</w:t>
      </w:r>
      <w:r w:rsidRPr="002A66BD">
        <w:rPr>
          <w:i/>
          <w:u w:val="single"/>
        </w:rPr>
        <w:t xml:space="preserve"> system</w:t>
      </w:r>
      <w:r w:rsidR="009250F9">
        <w:rPr>
          <w:i/>
          <w:u w:val="single"/>
        </w:rPr>
        <w:t xml:space="preserve"> outcomes</w:t>
      </w:r>
    </w:p>
    <w:p w14:paraId="21D53A97" w14:textId="3A09FA54" w:rsidR="0088683B" w:rsidRDefault="00E729F0" w:rsidP="002B3338">
      <w:r>
        <w:t xml:space="preserve">With a switch to EHL products, dosing of FVIII </w:t>
      </w:r>
      <w:r w:rsidR="00A0665C">
        <w:t xml:space="preserve">and FIX products are required less often. </w:t>
      </w:r>
      <w:r w:rsidR="00FB1D66">
        <w:t>For those patients who have their treatment administered by haematologists</w:t>
      </w:r>
      <w:r w:rsidR="0014781F">
        <w:t>,</w:t>
      </w:r>
      <w:r w:rsidR="00FB1D66">
        <w:t xml:space="preserve"> haemophilia nurses</w:t>
      </w:r>
      <w:r w:rsidR="0014781F">
        <w:t xml:space="preserve"> or general practitioners</w:t>
      </w:r>
      <w:r w:rsidR="00FB1D66">
        <w:t xml:space="preserve"> (rather than self-administering), the EHL products will reduce the costs associated with these professionals. </w:t>
      </w:r>
      <w:r w:rsidR="00875EBA">
        <w:t>If fewer break-through bleeds occur</w:t>
      </w:r>
      <w:r w:rsidR="00402BBE">
        <w:t xml:space="preserve"> outside of haemophilia treatment centre </w:t>
      </w:r>
      <w:r w:rsidR="00402BBE">
        <w:lastRenderedPageBreak/>
        <w:t>business hours</w:t>
      </w:r>
      <w:r w:rsidR="00875EBA">
        <w:t>, emergency department costs will be reduced.</w:t>
      </w:r>
      <w:r w:rsidR="00402BBE">
        <w:t xml:space="preserve"> Expert opinion suggests that fewer port-a-</w:t>
      </w:r>
      <w:proofErr w:type="spellStart"/>
      <w:r w:rsidR="00402BBE">
        <w:t>caths</w:t>
      </w:r>
      <w:proofErr w:type="spellEnd"/>
      <w:r w:rsidR="00402BBE">
        <w:t xml:space="preserve"> would be inserted with the use of EHL products, which would reduce infection risks.</w:t>
      </w:r>
      <w:r w:rsidR="006405E1">
        <w:rPr>
          <w:rStyle w:val="FootnoteReference"/>
        </w:rPr>
        <w:footnoteReference w:id="1"/>
      </w:r>
      <w:r w:rsidR="00402BBE">
        <w:t xml:space="preserve">  </w:t>
      </w:r>
    </w:p>
    <w:p w14:paraId="1784519E" w14:textId="7217718A" w:rsidR="00690352" w:rsidRPr="00581F63" w:rsidRDefault="00451909" w:rsidP="002B3338">
      <w:r>
        <w:t>In the longer-term, a</w:t>
      </w:r>
      <w:r w:rsidR="0088683B">
        <w:t xml:space="preserve"> reduction in the number of bleeds will result in superior joint status. There will therefore be a reduction in costs associated with managing damaged joints, such as rheumatology, physiotherapy, synovectomy, joint replacement, </w:t>
      </w:r>
      <w:r w:rsidR="00EF0840">
        <w:t xml:space="preserve">and </w:t>
      </w:r>
      <w:r w:rsidR="0088683B">
        <w:t>non-steroidal anti-inflammatory drugs</w:t>
      </w:r>
      <w:r w:rsidR="00EF0840">
        <w:t>.</w:t>
      </w:r>
    </w:p>
    <w:p w14:paraId="197F69CA" w14:textId="77777777" w:rsidR="00896845" w:rsidRDefault="00896845" w:rsidP="00896845">
      <w:pPr>
        <w:pStyle w:val="Heading2"/>
        <w:spacing w:line="240" w:lineRule="auto"/>
        <w:jc w:val="both"/>
        <w:rPr>
          <w:color w:val="548DD4"/>
        </w:rPr>
      </w:pPr>
      <w:r w:rsidRPr="00896845">
        <w:rPr>
          <w:color w:val="548DD4"/>
        </w:rPr>
        <w:t>Current</w:t>
      </w:r>
      <w:r>
        <w:rPr>
          <w:color w:val="548DD4"/>
        </w:rPr>
        <w:t xml:space="preserve"> clinical</w:t>
      </w:r>
      <w:r w:rsidRPr="00896845">
        <w:rPr>
          <w:color w:val="548DD4"/>
        </w:rPr>
        <w:t xml:space="preserve"> management</w:t>
      </w:r>
      <w:r>
        <w:rPr>
          <w:color w:val="548DD4"/>
        </w:rPr>
        <w:t xml:space="preserve"> algorithm</w:t>
      </w:r>
      <w:r w:rsidR="002B3338">
        <w:rPr>
          <w:color w:val="548DD4"/>
        </w:rPr>
        <w:t xml:space="preserve"> for identified population</w:t>
      </w:r>
    </w:p>
    <w:p w14:paraId="40430517" w14:textId="0A691692" w:rsidR="00EF73A3" w:rsidRDefault="006A5A00">
      <w:r>
        <w:t xml:space="preserve">Clinical management algorithms help to demonstrate what current practice is, and how this will be </w:t>
      </w:r>
      <w:r w:rsidR="00385065">
        <w:t>altered</w:t>
      </w:r>
      <w:r>
        <w:t xml:space="preserve"> if the proposed intervention is incorporated into current practice. </w:t>
      </w:r>
      <w:r w:rsidR="00D728DC">
        <w:fldChar w:fldCharType="begin"/>
      </w:r>
      <w:r w:rsidR="00D728DC">
        <w:instrText xml:space="preserve"> REF _Ref504395433 \h </w:instrText>
      </w:r>
      <w:r w:rsidR="00D728DC">
        <w:fldChar w:fldCharType="separate"/>
      </w:r>
      <w:r w:rsidR="00D728DC">
        <w:t xml:space="preserve">Figure </w:t>
      </w:r>
      <w:r w:rsidR="00D728DC">
        <w:rPr>
          <w:noProof/>
        </w:rPr>
        <w:t>1</w:t>
      </w:r>
      <w:r w:rsidR="00D728DC">
        <w:fldChar w:fldCharType="end"/>
      </w:r>
      <w:r w:rsidR="00D728DC">
        <w:t xml:space="preserve"> shows the current clinical management algorithm for patients receiving routine prophylaxis or on-demand treatment, as well as surgical prophylaxis for bleeding control in the perioperative setting. In the current clinical setting, SHL products are used in all of these settings. </w:t>
      </w:r>
      <w:r w:rsidR="00D728DC">
        <w:fldChar w:fldCharType="begin"/>
      </w:r>
      <w:r w:rsidR="00D728DC">
        <w:instrText xml:space="preserve"> REF _Ref504395436 \h </w:instrText>
      </w:r>
      <w:r w:rsidR="00D728DC">
        <w:fldChar w:fldCharType="separate"/>
      </w:r>
      <w:r w:rsidR="00D728DC">
        <w:t xml:space="preserve">Figure </w:t>
      </w:r>
      <w:r w:rsidR="00D728DC">
        <w:rPr>
          <w:noProof/>
        </w:rPr>
        <w:t>2</w:t>
      </w:r>
      <w:r w:rsidR="00D728DC">
        <w:fldChar w:fldCharType="end"/>
      </w:r>
      <w:r w:rsidR="00D728DC">
        <w:t xml:space="preserve"> shows the proposed clinical management algorithms, with EHL products as a replacement for SHL products for those undergoing prophylaxis, and as alternative to SHL products for those receiving on-demand treatment. </w:t>
      </w:r>
    </w:p>
    <w:p w14:paraId="5A1486ED" w14:textId="77777777" w:rsidR="00E53BDD" w:rsidRDefault="00E53BDD" w:rsidP="00322EFB">
      <w:pPr>
        <w:keepNext/>
      </w:pPr>
      <w:r>
        <w:rPr>
          <w:i/>
          <w:noProof/>
          <w:lang w:eastAsia="en-AU"/>
        </w:rPr>
        <w:drawing>
          <wp:inline distT="0" distB="0" distL="0" distR="0" wp14:anchorId="3536E5DF" wp14:editId="60C70703">
            <wp:extent cx="5076825" cy="3543300"/>
            <wp:effectExtent l="0" t="0" r="9525" b="0"/>
            <wp:docPr id="17" name="Picture 17" descr="Current clinical management algorithm for haemophilia A and B" title="Diagram snapsh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HMA and B current.tif"/>
                    <pic:cNvPicPr/>
                  </pic:nvPicPr>
                  <pic:blipFill>
                    <a:blip r:embed="rId10">
                      <a:extLst>
                        <a:ext uri="{28A0092B-C50C-407E-A947-70E740481C1C}">
                          <a14:useLocalDpi xmlns:a14="http://schemas.microsoft.com/office/drawing/2010/main" val="0"/>
                        </a:ext>
                      </a:extLst>
                    </a:blip>
                    <a:stretch>
                      <a:fillRect/>
                    </a:stretch>
                  </pic:blipFill>
                  <pic:spPr>
                    <a:xfrm>
                      <a:off x="0" y="0"/>
                      <a:ext cx="5076825" cy="3543300"/>
                    </a:xfrm>
                    <a:prstGeom prst="rect">
                      <a:avLst/>
                    </a:prstGeom>
                  </pic:spPr>
                </pic:pic>
              </a:graphicData>
            </a:graphic>
          </wp:inline>
        </w:drawing>
      </w:r>
    </w:p>
    <w:p w14:paraId="73BBB89A" w14:textId="244A0310" w:rsidR="008333F9" w:rsidRPr="008333F9" w:rsidRDefault="00E53BDD" w:rsidP="00322EFB">
      <w:pPr>
        <w:pStyle w:val="Caption"/>
        <w:rPr>
          <w:sz w:val="18"/>
          <w:szCs w:val="18"/>
        </w:rPr>
      </w:pPr>
      <w:bookmarkStart w:id="17" w:name="_Ref504395433"/>
      <w:r>
        <w:t xml:space="preserve">Figure </w:t>
      </w:r>
      <w:r>
        <w:fldChar w:fldCharType="begin"/>
      </w:r>
      <w:r>
        <w:instrText xml:space="preserve"> SEQ Figure \* ARABIC </w:instrText>
      </w:r>
      <w:r>
        <w:fldChar w:fldCharType="separate"/>
      </w:r>
      <w:r>
        <w:rPr>
          <w:noProof/>
        </w:rPr>
        <w:t>1</w:t>
      </w:r>
      <w:r>
        <w:fldChar w:fldCharType="end"/>
      </w:r>
      <w:bookmarkEnd w:id="17"/>
      <w:r>
        <w:tab/>
        <w:t>Current clinical management algorithm for haemophilia A and B</w:t>
      </w:r>
    </w:p>
    <w:p w14:paraId="47EA38CB" w14:textId="1D021E6C" w:rsidR="00070127" w:rsidRDefault="004C5A86" w:rsidP="008333F9">
      <w:pPr>
        <w:rPr>
          <w:rFonts w:ascii="Arial Narrow" w:hAnsi="Arial Narrow"/>
          <w:sz w:val="18"/>
          <w:szCs w:val="18"/>
          <w:lang w:val="en-GB" w:eastAsia="ja-JP"/>
        </w:rPr>
      </w:pPr>
      <w:r>
        <w:rPr>
          <w:rFonts w:ascii="Arial Narrow" w:hAnsi="Arial Narrow"/>
          <w:sz w:val="18"/>
          <w:szCs w:val="18"/>
          <w:lang w:val="en-GB" w:eastAsia="ja-JP"/>
        </w:rPr>
        <w:t xml:space="preserve">Source: adapted from algorithms received from CSL Behring, permission </w:t>
      </w:r>
      <w:r w:rsidR="00F45AB7">
        <w:rPr>
          <w:rFonts w:ascii="Arial Narrow" w:hAnsi="Arial Narrow"/>
          <w:sz w:val="18"/>
          <w:szCs w:val="18"/>
          <w:lang w:val="en-GB" w:eastAsia="ja-JP"/>
        </w:rPr>
        <w:t xml:space="preserve">received </w:t>
      </w:r>
      <w:r>
        <w:rPr>
          <w:rFonts w:ascii="Arial Narrow" w:hAnsi="Arial Narrow"/>
          <w:sz w:val="18"/>
          <w:szCs w:val="18"/>
          <w:lang w:val="en-GB" w:eastAsia="ja-JP"/>
        </w:rPr>
        <w:t>to reproduce</w:t>
      </w:r>
      <w:r w:rsidR="00070127">
        <w:rPr>
          <w:rFonts w:ascii="Arial Narrow" w:hAnsi="Arial Narrow"/>
          <w:sz w:val="18"/>
          <w:szCs w:val="18"/>
          <w:lang w:val="en-GB" w:eastAsia="ja-JP"/>
        </w:rPr>
        <w:br w:type="page"/>
      </w:r>
    </w:p>
    <w:p w14:paraId="77E2BA02" w14:textId="4C162A31" w:rsidR="004C5A86" w:rsidRPr="00322EFB" w:rsidRDefault="00706692" w:rsidP="00322EFB">
      <w:pPr>
        <w:spacing w:after="120"/>
        <w:rPr>
          <w:color w:val="548DD4"/>
        </w:rPr>
      </w:pPr>
      <w:r>
        <w:rPr>
          <w:rFonts w:ascii="Arial Narrow" w:hAnsi="Arial Narrow"/>
          <w:noProof/>
          <w:sz w:val="18"/>
          <w:szCs w:val="18"/>
          <w:lang w:eastAsia="en-AU"/>
        </w:rPr>
        <w:lastRenderedPageBreak/>
        <w:drawing>
          <wp:inline distT="0" distB="0" distL="0" distR="0" wp14:anchorId="01F8AE4D" wp14:editId="7A7F8F03">
            <wp:extent cx="6586855" cy="3736975"/>
            <wp:effectExtent l="0" t="0" r="4445" b="0"/>
            <wp:docPr id="14" name="Picture 14" descr="Proposed clinical management algorithm for haemophilia A and B" title="Diagram snapsh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MA and B proposed .tif"/>
                    <pic:cNvPicPr/>
                  </pic:nvPicPr>
                  <pic:blipFill>
                    <a:blip r:embed="rId11">
                      <a:extLst>
                        <a:ext uri="{28A0092B-C50C-407E-A947-70E740481C1C}">
                          <a14:useLocalDpi xmlns:a14="http://schemas.microsoft.com/office/drawing/2010/main" val="0"/>
                        </a:ext>
                      </a:extLst>
                    </a:blip>
                    <a:stretch>
                      <a:fillRect/>
                    </a:stretch>
                  </pic:blipFill>
                  <pic:spPr>
                    <a:xfrm>
                      <a:off x="0" y="0"/>
                      <a:ext cx="6586855" cy="3736975"/>
                    </a:xfrm>
                    <a:prstGeom prst="rect">
                      <a:avLst/>
                    </a:prstGeom>
                  </pic:spPr>
                </pic:pic>
              </a:graphicData>
            </a:graphic>
          </wp:inline>
        </w:drawing>
      </w:r>
      <w:r w:rsidR="004C5A86" w:rsidRPr="00322EFB">
        <w:rPr>
          <w:lang w:val="en-GB" w:eastAsia="ja-JP"/>
        </w:rPr>
        <w:t xml:space="preserve">Source: adapted from algorithms received from CSL Behring, permission </w:t>
      </w:r>
      <w:r w:rsidR="00F45AB7">
        <w:rPr>
          <w:lang w:val="en-GB" w:eastAsia="ja-JP"/>
        </w:rPr>
        <w:t>received</w:t>
      </w:r>
      <w:r w:rsidR="004C5A86" w:rsidRPr="00322EFB">
        <w:rPr>
          <w:lang w:val="en-GB" w:eastAsia="ja-JP"/>
        </w:rPr>
        <w:t xml:space="preserve"> to reproduce</w:t>
      </w:r>
    </w:p>
    <w:p w14:paraId="35EC7A22" w14:textId="7D9C1B2C" w:rsidR="00AF4AD3" w:rsidRPr="00B40259" w:rsidRDefault="00AF4AD3" w:rsidP="00AF4AD3">
      <w:pPr>
        <w:pStyle w:val="Caption"/>
        <w:rPr>
          <w:noProof/>
          <w:sz w:val="18"/>
          <w:szCs w:val="18"/>
        </w:rPr>
      </w:pPr>
      <w:r>
        <w:t xml:space="preserve">Figure </w:t>
      </w:r>
      <w:r>
        <w:fldChar w:fldCharType="begin"/>
      </w:r>
      <w:r>
        <w:instrText xml:space="preserve"> SEQ Figure \* ARABIC </w:instrText>
      </w:r>
      <w:r>
        <w:fldChar w:fldCharType="separate"/>
      </w:r>
      <w:r>
        <w:rPr>
          <w:noProof/>
        </w:rPr>
        <w:t>2</w:t>
      </w:r>
      <w:r>
        <w:fldChar w:fldCharType="end"/>
      </w:r>
      <w:r>
        <w:tab/>
        <w:t>Proposed clinical management algorithm for haemophilia A and B</w:t>
      </w:r>
      <w:r>
        <w:br/>
      </w:r>
    </w:p>
    <w:p w14:paraId="483F260D" w14:textId="77777777" w:rsidR="00896845" w:rsidRDefault="00896845" w:rsidP="00896845">
      <w:pPr>
        <w:pStyle w:val="Heading2"/>
        <w:spacing w:line="240" w:lineRule="auto"/>
        <w:jc w:val="both"/>
        <w:rPr>
          <w:color w:val="548DD4"/>
        </w:rPr>
      </w:pPr>
      <w:r w:rsidRPr="00896845">
        <w:rPr>
          <w:color w:val="548DD4"/>
        </w:rPr>
        <w:t xml:space="preserve">Proposed </w:t>
      </w:r>
      <w:r>
        <w:rPr>
          <w:color w:val="548DD4"/>
        </w:rPr>
        <w:t>clinical</w:t>
      </w:r>
      <w:r w:rsidRPr="00896845">
        <w:rPr>
          <w:color w:val="548DD4"/>
        </w:rPr>
        <w:t xml:space="preserve"> management</w:t>
      </w:r>
      <w:r>
        <w:rPr>
          <w:color w:val="548DD4"/>
        </w:rPr>
        <w:t xml:space="preserve"> algorithm</w:t>
      </w:r>
      <w:r w:rsidR="002B3338">
        <w:rPr>
          <w:color w:val="548DD4"/>
        </w:rPr>
        <w:t xml:space="preserve"> for identified population</w:t>
      </w:r>
    </w:p>
    <w:p w14:paraId="5D919211" w14:textId="72FFE3F1" w:rsidR="00273B44" w:rsidRPr="00014375" w:rsidRDefault="00273B44" w:rsidP="00E364F7">
      <w:pPr>
        <w:rPr>
          <w:vanish/>
          <w:color w:val="FF0000"/>
        </w:rPr>
      </w:pPr>
      <w:r>
        <w:t xml:space="preserve">The </w:t>
      </w:r>
      <w:r w:rsidR="00E53BDD">
        <w:t xml:space="preserve">main change in the </w:t>
      </w:r>
      <w:r>
        <w:t>c</w:t>
      </w:r>
      <w:r w:rsidR="00F55C6E">
        <w:t xml:space="preserve">linical management algorithms outlined </w:t>
      </w:r>
      <w:r w:rsidR="00E53BDD">
        <w:t xml:space="preserve">are </w:t>
      </w:r>
      <w:r>
        <w:t>th</w:t>
      </w:r>
      <w:r w:rsidR="00EB0E66">
        <w:t xml:space="preserve">e </w:t>
      </w:r>
      <w:r w:rsidR="00A5386D">
        <w:t xml:space="preserve">replacement of SHL products </w:t>
      </w:r>
      <w:r w:rsidR="00435CB7">
        <w:t xml:space="preserve">with </w:t>
      </w:r>
      <w:r w:rsidR="00EB0E66">
        <w:t xml:space="preserve">EHL </w:t>
      </w:r>
      <w:r w:rsidR="00A5386D">
        <w:t>products</w:t>
      </w:r>
      <w:r w:rsidR="0085116F">
        <w:t xml:space="preserve"> </w:t>
      </w:r>
      <w:r w:rsidR="00435CB7">
        <w:t>for</w:t>
      </w:r>
      <w:r w:rsidR="0085116F">
        <w:t xml:space="preserve"> those receiving prophylaxis, and the additional option of EHL products for those receiving on-demand treat</w:t>
      </w:r>
      <w:r w:rsidR="00F45AB7">
        <w:t>ment</w:t>
      </w:r>
      <w:r w:rsidR="0085116F">
        <w:t xml:space="preserve">. For those on prophylaxis, this would involve an increase in </w:t>
      </w:r>
      <w:r w:rsidR="002B5F87">
        <w:t xml:space="preserve">the interval between doses. With EHL products available, it is expected that an increased number of patients would choose to switch from an on-demand regimen to a prophylaxis regimen. </w:t>
      </w:r>
    </w:p>
    <w:p w14:paraId="29464BB8" w14:textId="5DD895BA" w:rsidR="0089366B" w:rsidRDefault="003E0382" w:rsidP="00322EFB">
      <w:pPr>
        <w:pStyle w:val="Heading2"/>
        <w:spacing w:line="240" w:lineRule="auto"/>
        <w:jc w:val="both"/>
      </w:pPr>
      <w:r>
        <w:rPr>
          <w:color w:val="548DD4"/>
        </w:rPr>
        <w:t xml:space="preserve">Proposed </w:t>
      </w:r>
      <w:r w:rsidR="002B226C">
        <w:rPr>
          <w:color w:val="548DD4"/>
        </w:rPr>
        <w:t xml:space="preserve">economic </w:t>
      </w:r>
      <w:r w:rsidR="009E5295">
        <w:rPr>
          <w:color w:val="548DD4"/>
        </w:rPr>
        <w:t>evaluation</w:t>
      </w:r>
    </w:p>
    <w:p w14:paraId="12EE839B" w14:textId="3191FE02" w:rsidR="00701B16" w:rsidRDefault="00D10984" w:rsidP="00E729F0">
      <w:r>
        <w:t xml:space="preserve">A </w:t>
      </w:r>
      <w:r w:rsidR="00673F1F">
        <w:t xml:space="preserve">systematic literature </w:t>
      </w:r>
      <w:r>
        <w:t xml:space="preserve">review of </w:t>
      </w:r>
      <w:r w:rsidR="00C77F75">
        <w:t>published evidence (searches performed November 2016) and additional information submitted by companies producing EHL products (received December 2016 to February 2017)</w:t>
      </w:r>
      <w:r w:rsidR="007B6C59">
        <w:t xml:space="preserve"> </w:t>
      </w:r>
      <w:r w:rsidR="00673F1F">
        <w:t xml:space="preserve">was </w:t>
      </w:r>
      <w:r w:rsidR="007B6C59">
        <w:t>performed for the Australian Haemophilia Centre Directors’ Organisation (AHCDO)</w:t>
      </w:r>
      <w:r w:rsidR="00043E84">
        <w:t xml:space="preserve"> </w:t>
      </w:r>
      <w:r w:rsidR="00043E84">
        <w:fldChar w:fldCharType="begin"/>
      </w:r>
      <w:r w:rsidR="00043E84">
        <w:instrText xml:space="preserve"> ADDIN EN.CITE &lt;EndNote&gt;&lt;Cite&gt;&lt;Author&gt;Newton&lt;/Author&gt;&lt;Year&gt;2017&lt;/Year&gt;&lt;RecNum&gt;7&lt;/RecNum&gt;&lt;DisplayText&gt;(Newton et al. 2017)&lt;/DisplayText&gt;&lt;record&gt;&lt;rec-number&gt;7&lt;/rec-number&gt;&lt;foreign-keys&gt;&lt;key app="EN" db-id="05dfrv5t4ppa58ep50ixt0zyxesew55t555a" timestamp="1508292924"&gt;7&lt;/key&gt;&lt;/foreign-keys&gt;&lt;ref-type name="Report"&gt;27&lt;/ref-type&gt;&lt;contributors&gt;&lt;authors&gt;&lt;author&gt;Newton, S&lt;/author&gt;&lt;author&gt;Salinger, K&lt;/author&gt;&lt;author&gt;Pridham, L&lt;/author&gt;&lt;author&gt;Parsons, J&lt;/author&gt;&lt;author&gt;Merlin, T&lt;/author&gt;&lt;/authors&gt;&lt;/contributors&gt;&lt;titles&gt;&lt;title&gt;Assessment of extended half-life clotting factor concentrates (report for the AHCDO)&lt;/title&gt;&lt;/titles&gt;&lt;dates&gt;&lt;year&gt;2017&lt;/year&gt;&lt;/dates&gt;&lt;publisher&gt;Adelaide Health Technology Assessment, University of Adelaide&lt;/publisher&gt;&lt;urls&gt;&lt;/urls&gt;&lt;/record&gt;&lt;/Cite&gt;&lt;/EndNote&gt;</w:instrText>
      </w:r>
      <w:r w:rsidR="00043E84">
        <w:fldChar w:fldCharType="separate"/>
      </w:r>
      <w:r w:rsidR="00043E84">
        <w:rPr>
          <w:noProof/>
        </w:rPr>
        <w:t>(Newton et al. 2017)</w:t>
      </w:r>
      <w:r w:rsidR="00043E84">
        <w:fldChar w:fldCharType="end"/>
      </w:r>
      <w:r w:rsidR="00673F1F">
        <w:t xml:space="preserve">. </w:t>
      </w:r>
      <w:r w:rsidR="00E729F0">
        <w:t>The review found that EHL products used prophylactically were superior to SHL products at preventing bleeding episodes, and improving quality of life.</w:t>
      </w:r>
      <w:r w:rsidR="0089366B">
        <w:t xml:space="preserve"> </w:t>
      </w:r>
      <w:r w:rsidR="00E729F0">
        <w:t xml:space="preserve">EHL products are as safe as SHL products. The proposed economic evaluation is therefore a cost-effectiveness or cost-utility analysis. </w:t>
      </w:r>
    </w:p>
    <w:p w14:paraId="6A575729" w14:textId="28409410" w:rsidR="00EE388E" w:rsidRDefault="00EE388E" w:rsidP="00E729F0">
      <w:r>
        <w:t xml:space="preserve">For on-demand regimens, it is expected that the economic evaluation will be a cost-minimisation analysis, based on non-inferior effectiveness and non-inferior safety. </w:t>
      </w:r>
    </w:p>
    <w:p w14:paraId="33B7ABA4" w14:textId="534F9D6A" w:rsidR="00EE388E" w:rsidRDefault="00EE388E" w:rsidP="00E729F0">
      <w:r>
        <w:t xml:space="preserve">Costs will be based on annualised costs (and measures of outcome) rather than cost per IU. PASC suggested that consumable and out-of-pocket costs should be assessed for SHL and EHL products. </w:t>
      </w:r>
    </w:p>
    <w:p w14:paraId="5DE1AA8E" w14:textId="40D701DC" w:rsidR="00E84430" w:rsidRDefault="00E84430" w:rsidP="00E729F0">
      <w:r>
        <w:t xml:space="preserve">The PASC Policy Paper </w:t>
      </w:r>
      <w:r w:rsidR="00E471E0">
        <w:t>stated that</w:t>
      </w:r>
      <w:r>
        <w:t xml:space="preserve"> issues relating to cost to be considered are:</w:t>
      </w:r>
    </w:p>
    <w:p w14:paraId="74292F0E" w14:textId="77777777" w:rsidR="00E84430" w:rsidRDefault="00E84430" w:rsidP="00E84430">
      <w:pPr>
        <w:pStyle w:val="ListParagraph"/>
        <w:numPr>
          <w:ilvl w:val="0"/>
          <w:numId w:val="22"/>
        </w:numPr>
        <w:spacing w:after="0" w:line="240" w:lineRule="auto"/>
      </w:pPr>
      <w:r>
        <w:lastRenderedPageBreak/>
        <w:t>current (including overseas) and proposed product price (i.e. product acquisition costs (if known), including whether justification or inputs have been provided for the price, and the relationship to the price of current short half-life products;</w:t>
      </w:r>
    </w:p>
    <w:p w14:paraId="6AFF24CB" w14:textId="77777777" w:rsidR="00E84430" w:rsidRDefault="00E84430" w:rsidP="00E84430">
      <w:pPr>
        <w:pStyle w:val="ListParagraph"/>
        <w:numPr>
          <w:ilvl w:val="0"/>
          <w:numId w:val="22"/>
        </w:numPr>
        <w:spacing w:after="0" w:line="240" w:lineRule="auto"/>
      </w:pPr>
      <w:r>
        <w:t>given the NBA conducts national tendering for imported blood products, the price level (if any) where a tendered price may not be justifiable;</w:t>
      </w:r>
    </w:p>
    <w:p w14:paraId="59337190" w14:textId="77777777" w:rsidR="00E84430" w:rsidRDefault="00E84430" w:rsidP="00E84430">
      <w:pPr>
        <w:pStyle w:val="ListParagraph"/>
        <w:numPr>
          <w:ilvl w:val="0"/>
          <w:numId w:val="22"/>
        </w:numPr>
        <w:spacing w:after="0" w:line="240" w:lineRule="auto"/>
      </w:pPr>
      <w:r>
        <w:t>consumable costs (for the service provider) and out-of-pocket expenses for patients, if any;</w:t>
      </w:r>
    </w:p>
    <w:p w14:paraId="259877DB" w14:textId="77777777" w:rsidR="00E84430" w:rsidRDefault="00E84430" w:rsidP="00E84430">
      <w:pPr>
        <w:pStyle w:val="ListParagraph"/>
        <w:numPr>
          <w:ilvl w:val="0"/>
          <w:numId w:val="22"/>
        </w:numPr>
        <w:spacing w:after="0" w:line="240" w:lineRule="auto"/>
      </w:pPr>
      <w:r>
        <w:t>ambulance, emergency department and hospitalisation costs, noting that these may already be occurring;</w:t>
      </w:r>
    </w:p>
    <w:p w14:paraId="653ADE87" w14:textId="77777777" w:rsidR="00E84430" w:rsidRDefault="00E84430" w:rsidP="00E84430">
      <w:pPr>
        <w:pStyle w:val="ListParagraph"/>
        <w:numPr>
          <w:ilvl w:val="0"/>
          <w:numId w:val="22"/>
        </w:numPr>
        <w:spacing w:after="0" w:line="240" w:lineRule="auto"/>
      </w:pPr>
      <w:r>
        <w:t>additional training costs for patients and caregivers, noting these may already be occurring;</w:t>
      </w:r>
    </w:p>
    <w:p w14:paraId="1E77D64F" w14:textId="77777777" w:rsidR="00E84430" w:rsidRDefault="00E84430" w:rsidP="00E84430">
      <w:pPr>
        <w:pStyle w:val="ListParagraph"/>
        <w:numPr>
          <w:ilvl w:val="0"/>
          <w:numId w:val="22"/>
        </w:numPr>
        <w:spacing w:after="0" w:line="240" w:lineRule="auto"/>
      </w:pPr>
      <w:r>
        <w:t>cost offsets (e.g. fewer drug administrations, decreased use of by-pass agents and infusions, decreased orthopaedic procedures because of reduced bleeds into joints, decreased bleed management costs, decreased pain, longer intervals between prophylactic doses (with associated improved compliance with scheduled infusions), comparator differences between lost/improved patient productivity, unpaid labour by caregivers, and haemophilia-related disability; and</w:t>
      </w:r>
    </w:p>
    <w:p w14:paraId="3558E406" w14:textId="2390C265" w:rsidR="00E84430" w:rsidRDefault="00E84430" w:rsidP="00322EFB">
      <w:pPr>
        <w:pStyle w:val="ListParagraph"/>
        <w:numPr>
          <w:ilvl w:val="0"/>
          <w:numId w:val="22"/>
        </w:numPr>
        <w:spacing w:after="0" w:line="240" w:lineRule="auto"/>
      </w:pPr>
      <w:proofErr w:type="gramStart"/>
      <w:r>
        <w:t>validity</w:t>
      </w:r>
      <w:proofErr w:type="gramEnd"/>
      <w:r>
        <w:t xml:space="preserve"> of comparison of costs, based on annualised rates, rather than per unit costs, as proposed by potential suppliers.</w:t>
      </w:r>
    </w:p>
    <w:p w14:paraId="05DBD75C" w14:textId="77777777" w:rsidR="00E84430" w:rsidRPr="00C63DCF" w:rsidRDefault="00E84430" w:rsidP="00C63DCF">
      <w:pPr>
        <w:spacing w:after="0"/>
        <w:rPr>
          <w:sz w:val="16"/>
          <w:szCs w:val="16"/>
        </w:rPr>
      </w:pPr>
    </w:p>
    <w:p w14:paraId="633B81B6" w14:textId="77777777" w:rsidR="00752491" w:rsidRDefault="00752491" w:rsidP="00322EFB">
      <w:pPr>
        <w:pStyle w:val="Heading2"/>
        <w:spacing w:before="0" w:line="240" w:lineRule="auto"/>
        <w:jc w:val="both"/>
        <w:rPr>
          <w:color w:val="548DD4"/>
        </w:rPr>
      </w:pPr>
      <w:r>
        <w:rPr>
          <w:color w:val="548DD4"/>
        </w:rPr>
        <w:t>Proposed item descriptor</w:t>
      </w:r>
    </w:p>
    <w:p w14:paraId="1C860337" w14:textId="6C569DA0" w:rsidR="00DE7839" w:rsidRDefault="000A41FC" w:rsidP="00322EFB">
      <w:pPr>
        <w:spacing w:after="120"/>
      </w:pPr>
      <w:r>
        <w:t xml:space="preserve">Not applicable. </w:t>
      </w:r>
      <w:r w:rsidR="00D10984" w:rsidRPr="006A1078">
        <w:t>Public funding</w:t>
      </w:r>
      <w:r w:rsidR="007E1FFC">
        <w:t xml:space="preserve"> of EHL products</w:t>
      </w:r>
      <w:r w:rsidR="008A526A">
        <w:t xml:space="preserve"> is sought. This </w:t>
      </w:r>
      <w:r w:rsidR="00D10984">
        <w:t xml:space="preserve">is managed by the </w:t>
      </w:r>
      <w:r w:rsidR="00D10984" w:rsidRPr="006A1078">
        <w:t>National Blood Authority (NBA)</w:t>
      </w:r>
      <w:r w:rsidR="00D10984">
        <w:t xml:space="preserve">. </w:t>
      </w:r>
      <w:r w:rsidR="004B0A4C">
        <w:t>The NBA provides supply through centralised national contracting, where the product price is established through competitive tendering between alternative brands of functionally comparable products (registered in Australia) where possible. In the case of EHL products, there are a number of potential suppliers with similar EHL products</w:t>
      </w:r>
      <w:r w:rsidR="00DC5DE8">
        <w:t>, and</w:t>
      </w:r>
      <w:r w:rsidR="004B0A4C">
        <w:t xml:space="preserve"> a coordinated health technology assessment is planned</w:t>
      </w:r>
      <w:r w:rsidR="00DC5DE8">
        <w:t xml:space="preserve"> in order to guide governments’ policy decision making and N</w:t>
      </w:r>
      <w:r w:rsidR="001A3A35">
        <w:t>BA</w:t>
      </w:r>
      <w:r w:rsidR="00DC5DE8">
        <w:t xml:space="preserve"> tendering and implementation of supply arrangements. </w:t>
      </w:r>
      <w:r w:rsidR="00D10984">
        <w:t xml:space="preserve">Funding is implemented by the blood-related product being listed on the National Product List </w:t>
      </w:r>
      <w:r w:rsidR="00D10984" w:rsidRPr="006A1078">
        <w:t>(NPL)</w:t>
      </w:r>
      <w:r w:rsidR="00D10984">
        <w:t>.</w:t>
      </w:r>
    </w:p>
    <w:p w14:paraId="3F310A4B" w14:textId="30F8B950" w:rsidR="00187B58" w:rsidRPr="00187B58" w:rsidRDefault="00187B58" w:rsidP="00187B58">
      <w:pPr>
        <w:pStyle w:val="Heading2"/>
        <w:spacing w:line="240" w:lineRule="auto"/>
        <w:jc w:val="both"/>
        <w:rPr>
          <w:color w:val="548DD4"/>
        </w:rPr>
      </w:pPr>
      <w:r>
        <w:rPr>
          <w:color w:val="548DD4"/>
        </w:rPr>
        <w:t>References</w:t>
      </w:r>
    </w:p>
    <w:p w14:paraId="4169E2B2" w14:textId="78F1227B" w:rsidR="00E471E0" w:rsidRPr="00E471E0" w:rsidRDefault="00284F1F" w:rsidP="00E471E0">
      <w:pPr>
        <w:pStyle w:val="EndNoteBibliography"/>
      </w:pPr>
      <w:r>
        <w:fldChar w:fldCharType="begin"/>
      </w:r>
      <w:r>
        <w:instrText xml:space="preserve"> ADDIN EN.REFLIST </w:instrText>
      </w:r>
      <w:r>
        <w:fldChar w:fldCharType="separate"/>
      </w:r>
      <w:r w:rsidR="00E471E0" w:rsidRPr="00E471E0">
        <w:t xml:space="preserve">Australian Haemophilia Centre Directors' Organisation 2016, </w:t>
      </w:r>
      <w:r w:rsidR="00E471E0" w:rsidRPr="00E471E0">
        <w:rPr>
          <w:i/>
        </w:rPr>
        <w:t>Guidelines for the management of haemophilia in Australia</w:t>
      </w:r>
      <w:r w:rsidR="00E471E0" w:rsidRPr="00E471E0">
        <w:t>, &lt;</w:t>
      </w:r>
      <w:hyperlink r:id="rId12" w:tooltip="Link to guidelines" w:history="1">
        <w:r w:rsidR="00E471E0" w:rsidRPr="00E471E0">
          <w:rPr>
            <w:rStyle w:val="Hyperlink"/>
          </w:rPr>
          <w:t>https://www.blood.gov.au/system/files/HaemophiliaGuidelines-interactive-updated-260317v2.pdf&gt;</w:t>
        </w:r>
      </w:hyperlink>
      <w:r w:rsidR="00E471E0" w:rsidRPr="00E471E0">
        <w:t>.</w:t>
      </w:r>
    </w:p>
    <w:p w14:paraId="5A2AA114" w14:textId="77777777" w:rsidR="00E471E0" w:rsidRPr="00E471E0" w:rsidRDefault="00E471E0" w:rsidP="00E471E0">
      <w:pPr>
        <w:pStyle w:val="EndNoteBibliography"/>
      </w:pPr>
      <w:r w:rsidRPr="00E471E0">
        <w:t xml:space="preserve">Mancuso, ME &amp; Mannucci, PM 2014, 'Fc-fusion technology and recombinant FVIII and FIX in the management of the hemophiliac', </w:t>
      </w:r>
      <w:r w:rsidRPr="00E471E0">
        <w:rPr>
          <w:i/>
        </w:rPr>
        <w:t>Drug Design, Development and Therapy</w:t>
      </w:r>
      <w:r w:rsidRPr="00E471E0">
        <w:t>, vol. 8, 2014-01-01, pp. 365-371.</w:t>
      </w:r>
    </w:p>
    <w:p w14:paraId="27E4E130" w14:textId="77777777" w:rsidR="00E471E0" w:rsidRPr="00E471E0" w:rsidRDefault="00E471E0" w:rsidP="00E471E0">
      <w:pPr>
        <w:pStyle w:val="EndNoteBibliography"/>
      </w:pPr>
      <w:r w:rsidRPr="00E471E0">
        <w:t xml:space="preserve">Miguelino, MG &amp; Powell, JS 2014, 'Clinical utility and patient perspectives on the use of extended half-life rFIXFc in the management of hemophilia B', </w:t>
      </w:r>
      <w:r w:rsidRPr="00E471E0">
        <w:rPr>
          <w:i/>
        </w:rPr>
        <w:t>Patient Prefer Adherence</w:t>
      </w:r>
      <w:r w:rsidRPr="00E471E0">
        <w:t>, vol. 8, 2014-01-01, pp. 1073-1083.</w:t>
      </w:r>
    </w:p>
    <w:p w14:paraId="16FA12D1" w14:textId="47EE086F" w:rsidR="00E471E0" w:rsidRPr="00E471E0" w:rsidRDefault="00E471E0" w:rsidP="00E471E0">
      <w:pPr>
        <w:pStyle w:val="EndNoteBibliography"/>
      </w:pPr>
      <w:r w:rsidRPr="00E471E0">
        <w:t xml:space="preserve">National Blood Authority 2017a, </w:t>
      </w:r>
      <w:r w:rsidRPr="00E471E0">
        <w:rPr>
          <w:i/>
        </w:rPr>
        <w:t>Australian Bleeding Disorders Registry (ABDR) Annual Report 2015-16</w:t>
      </w:r>
      <w:r w:rsidRPr="00E471E0">
        <w:t>, &lt;</w:t>
      </w:r>
      <w:hyperlink r:id="rId13" w:tooltip="Link to report" w:history="1">
        <w:r w:rsidRPr="00E471E0">
          <w:rPr>
            <w:rStyle w:val="Hyperlink"/>
          </w:rPr>
          <w:t>https://www.blood.gov.au/system/files/abdr-annual-report-2015-16-final.pdf&gt;</w:t>
        </w:r>
      </w:hyperlink>
      <w:r w:rsidRPr="00E471E0">
        <w:t>.</w:t>
      </w:r>
    </w:p>
    <w:p w14:paraId="2DEAFB7F" w14:textId="76278BBD" w:rsidR="00E471E0" w:rsidRPr="00E471E0" w:rsidRDefault="00E471E0" w:rsidP="00E471E0">
      <w:pPr>
        <w:pStyle w:val="EndNoteBibliography"/>
      </w:pPr>
      <w:r w:rsidRPr="00E471E0">
        <w:t xml:space="preserve">National Blood Authority 2017b, </w:t>
      </w:r>
      <w:r w:rsidRPr="00E471E0">
        <w:rPr>
          <w:i/>
        </w:rPr>
        <w:t>Supply of plasma derived and recombinant blood products</w:t>
      </w:r>
      <w:r w:rsidRPr="00E471E0">
        <w:t>, &lt;</w:t>
      </w:r>
      <w:hyperlink r:id="rId14" w:tooltip="Link to fact sheet" w:history="1">
        <w:r w:rsidRPr="00E471E0">
          <w:rPr>
            <w:rStyle w:val="Hyperlink"/>
          </w:rPr>
          <w:t>https://www.blood.gov.au/system/files/12July17-price-update-46.1-National-Blood-Authority-Fact-sheet-Supply-of-plasma-derived-and-recombinant-blood-products2.pdf&gt;</w:t>
        </w:r>
      </w:hyperlink>
      <w:r w:rsidRPr="00E471E0">
        <w:t>.</w:t>
      </w:r>
    </w:p>
    <w:p w14:paraId="5C3617AA" w14:textId="157ACD78" w:rsidR="00DE7839" w:rsidRPr="00E364F7" w:rsidRDefault="00E471E0" w:rsidP="00E364F7">
      <w:r w:rsidRPr="00E471E0">
        <w:t xml:space="preserve">Newton, S, Salinger, K, Pridham, L, Parsons, J &amp; Merlin, T 2017, </w:t>
      </w:r>
      <w:r w:rsidRPr="00E471E0">
        <w:rPr>
          <w:i/>
        </w:rPr>
        <w:t>Assessment of extended half-life clotting factor concentrates (report for the AHCDO)</w:t>
      </w:r>
      <w:r w:rsidRPr="00E471E0">
        <w:t>, Adelaide Health Technology Assessment, University of Adelaide.</w:t>
      </w:r>
      <w:r w:rsidR="00284F1F">
        <w:fldChar w:fldCharType="end"/>
      </w:r>
    </w:p>
    <w:sectPr w:rsidR="00DE7839" w:rsidRPr="00E364F7" w:rsidSect="00322EFB">
      <w:headerReference w:type="even" r:id="rId15"/>
      <w:footerReference w:type="default" r:id="rId16"/>
      <w:pgSz w:w="11906" w:h="16838"/>
      <w:pgMar w:top="1134" w:right="1440" w:bottom="1134" w:left="1440" w:header="737" w:footer="34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70AEF5" w14:textId="77777777" w:rsidR="00841750" w:rsidRDefault="00841750" w:rsidP="003D699E">
      <w:pPr>
        <w:spacing w:after="0" w:line="240" w:lineRule="auto"/>
      </w:pPr>
      <w:r>
        <w:separator/>
      </w:r>
    </w:p>
  </w:endnote>
  <w:endnote w:type="continuationSeparator" w:id="0">
    <w:p w14:paraId="750DB139" w14:textId="77777777" w:rsidR="00841750" w:rsidRDefault="00841750"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6C982905" w14:textId="59EB54B6" w:rsidR="00841750" w:rsidRDefault="00841750"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08336C" w:rsidRPr="0008336C">
          <w:rPr>
            <w:b/>
            <w:bCs/>
            <w:noProof/>
            <w:sz w:val="18"/>
            <w:szCs w:val="18"/>
          </w:rPr>
          <w:t>6</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PICO Confirmatio</w:t>
        </w:r>
        <w:r w:rsidR="00D70BE0">
          <w:rPr>
            <w:color w:val="808080" w:themeColor="background1" w:themeShade="80"/>
            <w:spacing w:val="60"/>
            <w:sz w:val="18"/>
            <w:szCs w:val="18"/>
          </w:rPr>
          <w:t>n – Ratified 13 February 2018</w:t>
        </w:r>
      </w:p>
      <w:p w14:paraId="246A9DE7" w14:textId="77777777" w:rsidR="00841750" w:rsidRPr="00CF2DFA" w:rsidRDefault="00841750" w:rsidP="003D699E">
        <w:pPr>
          <w:pStyle w:val="Footer"/>
          <w:pBdr>
            <w:top w:val="single" w:sz="4" w:space="1" w:color="D9D9D9" w:themeColor="background1" w:themeShade="D9"/>
          </w:pBdr>
          <w:rPr>
            <w:b/>
            <w:bCs/>
            <w:sz w:val="18"/>
            <w:szCs w:val="18"/>
          </w:rPr>
        </w:pPr>
        <w:r>
          <w:rPr>
            <w:color w:val="808080" w:themeColor="background1" w:themeShade="80"/>
            <w:spacing w:val="60"/>
            <w:sz w:val="18"/>
            <w:szCs w:val="18"/>
          </w:rPr>
          <w:tab/>
          <w:t>Application 1511:  EHL clotting factor products VIII and IX</w:t>
        </w:r>
      </w:p>
    </w:sdtContent>
  </w:sdt>
  <w:p w14:paraId="29386EC7" w14:textId="77777777" w:rsidR="00841750" w:rsidRDefault="00841750" w:rsidP="003D699E">
    <w:pPr>
      <w:pStyle w:val="Footer"/>
    </w:pPr>
  </w:p>
  <w:p w14:paraId="74FE832F" w14:textId="77777777" w:rsidR="00841750" w:rsidRDefault="008417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ED43FD" w14:textId="77777777" w:rsidR="00841750" w:rsidRDefault="00841750" w:rsidP="003D699E">
      <w:pPr>
        <w:spacing w:after="0" w:line="240" w:lineRule="auto"/>
      </w:pPr>
      <w:r>
        <w:separator/>
      </w:r>
    </w:p>
  </w:footnote>
  <w:footnote w:type="continuationSeparator" w:id="0">
    <w:p w14:paraId="72DAE824" w14:textId="77777777" w:rsidR="00841750" w:rsidRDefault="00841750" w:rsidP="003D699E">
      <w:pPr>
        <w:spacing w:after="0" w:line="240" w:lineRule="auto"/>
      </w:pPr>
      <w:r>
        <w:continuationSeparator/>
      </w:r>
    </w:p>
  </w:footnote>
  <w:footnote w:id="1">
    <w:p w14:paraId="2BD531B9" w14:textId="653CE07B" w:rsidR="00841750" w:rsidRDefault="00841750">
      <w:pPr>
        <w:pStyle w:val="FootnoteText"/>
      </w:pPr>
      <w:r>
        <w:rPr>
          <w:rStyle w:val="FootnoteReference"/>
        </w:rPr>
        <w:footnoteRef/>
      </w:r>
      <w:r>
        <w:t xml:space="preserve"> Dr J. Curtin, Haematologist, via pre-PASC teleconference, 17</w:t>
      </w:r>
      <w:r w:rsidRPr="006405E1">
        <w:rPr>
          <w:vertAlign w:val="superscript"/>
        </w:rPr>
        <w:t>th</w:t>
      </w:r>
      <w:r>
        <w:t xml:space="preserve"> October 2017</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98FDAC" w14:textId="77777777" w:rsidR="00841750" w:rsidRDefault="00841750">
    <w:pPr>
      <w:pStyle w:val="Header"/>
    </w:pPr>
    <w:r>
      <w:rPr>
        <w:noProof/>
        <w:lang w:eastAsia="en-AU"/>
      </w:rPr>
      <mc:AlternateContent>
        <mc:Choice Requires="wps">
          <w:drawing>
            <wp:anchor distT="0" distB="0" distL="114300" distR="114300" simplePos="0" relativeHeight="251657216" behindDoc="1" locked="0" layoutInCell="0" allowOverlap="1" wp14:anchorId="75BC7264" wp14:editId="597D50F3">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7976666" w14:textId="77777777" w:rsidR="00841750" w:rsidRDefault="00841750" w:rsidP="00F75FB0">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37976666" w14:textId="77777777" w:rsidR="00841750" w:rsidRDefault="00841750" w:rsidP="00F75FB0">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D4FF8"/>
    <w:multiLevelType w:val="hybridMultilevel"/>
    <w:tmpl w:val="DCB250BC"/>
    <w:lvl w:ilvl="0" w:tplc="9A1EF536">
      <w:numFmt w:val="bullet"/>
      <w:lvlText w:val="-"/>
      <w:lvlJc w:val="left"/>
      <w:pPr>
        <w:ind w:left="1800" w:hanging="360"/>
      </w:pPr>
      <w:rPr>
        <w:rFonts w:ascii="Calibri" w:eastAsiaTheme="minorHAnsi" w:hAnsi="Calibri" w:cstheme="minorBidi" w:hint="default"/>
      </w:rPr>
    </w:lvl>
    <w:lvl w:ilvl="1" w:tplc="BDA6203E">
      <w:numFmt w:val="bullet"/>
      <w:lvlText w:val="•"/>
      <w:lvlJc w:val="left"/>
      <w:pPr>
        <w:ind w:left="2520" w:hanging="360"/>
      </w:pPr>
      <w:rPr>
        <w:rFonts w:ascii="Calibri" w:eastAsiaTheme="minorHAnsi" w:hAnsi="Calibri" w:cstheme="minorBidi"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1">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nsid w:val="0D5B1BAB"/>
    <w:multiLevelType w:val="hybridMultilevel"/>
    <w:tmpl w:val="401CC7F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4">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5">
    <w:nsid w:val="11837564"/>
    <w:multiLevelType w:val="hybridMultilevel"/>
    <w:tmpl w:val="FAA052AE"/>
    <w:lvl w:ilvl="0" w:tplc="CEDC809A">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19AA3DE1"/>
    <w:multiLevelType w:val="hybridMultilevel"/>
    <w:tmpl w:val="176C07AE"/>
    <w:lvl w:ilvl="0" w:tplc="0886815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353C0C77"/>
    <w:multiLevelType w:val="hybridMultilevel"/>
    <w:tmpl w:val="C854C8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420E5432"/>
    <w:multiLevelType w:val="hybridMultilevel"/>
    <w:tmpl w:val="FAA052AE"/>
    <w:lvl w:ilvl="0" w:tplc="CEDC809A">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1">
    <w:nsid w:val="497D14F1"/>
    <w:multiLevelType w:val="hybridMultilevel"/>
    <w:tmpl w:val="87FC47CC"/>
    <w:lvl w:ilvl="0" w:tplc="426A5B1A">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3">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57D132C6"/>
    <w:multiLevelType w:val="hybridMultilevel"/>
    <w:tmpl w:val="0CA8CA76"/>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5">
    <w:nsid w:val="5CBC6F96"/>
    <w:multiLevelType w:val="hybridMultilevel"/>
    <w:tmpl w:val="89BC93DA"/>
    <w:lvl w:ilvl="0" w:tplc="FA0AE37C">
      <w:start w:val="3"/>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5EBD3196"/>
    <w:multiLevelType w:val="hybridMultilevel"/>
    <w:tmpl w:val="6CF45E6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6E311865"/>
    <w:multiLevelType w:val="hybridMultilevel"/>
    <w:tmpl w:val="FAA052AE"/>
    <w:lvl w:ilvl="0" w:tplc="CEDC809A">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71D1306F"/>
    <w:multiLevelType w:val="hybridMultilevel"/>
    <w:tmpl w:val="87FC47CC"/>
    <w:lvl w:ilvl="0" w:tplc="426A5B1A">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1">
    <w:nsid w:val="7EC80FBC"/>
    <w:multiLevelType w:val="hybridMultilevel"/>
    <w:tmpl w:val="90ACB578"/>
    <w:lvl w:ilvl="0" w:tplc="9A1EF536">
      <w:numFmt w:val="bullet"/>
      <w:lvlText w:val="-"/>
      <w:lvlJc w:val="left"/>
      <w:pPr>
        <w:ind w:left="1146" w:hanging="360"/>
      </w:pPr>
      <w:rPr>
        <w:rFonts w:ascii="Calibri" w:eastAsiaTheme="minorHAnsi" w:hAnsi="Calibri" w:cstheme="minorBidi"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num w:numId="1">
    <w:abstractNumId w:val="13"/>
  </w:num>
  <w:num w:numId="2">
    <w:abstractNumId w:val="1"/>
  </w:num>
  <w:num w:numId="3">
    <w:abstractNumId w:val="7"/>
  </w:num>
  <w:num w:numId="4">
    <w:abstractNumId w:val="17"/>
  </w:num>
  <w:num w:numId="5">
    <w:abstractNumId w:val="20"/>
  </w:num>
  <w:num w:numId="6">
    <w:abstractNumId w:val="10"/>
  </w:num>
  <w:num w:numId="7">
    <w:abstractNumId w:val="4"/>
  </w:num>
  <w:num w:numId="8">
    <w:abstractNumId w:val="2"/>
  </w:num>
  <w:num w:numId="9">
    <w:abstractNumId w:val="12"/>
  </w:num>
  <w:num w:numId="10">
    <w:abstractNumId w:val="6"/>
  </w:num>
  <w:num w:numId="11">
    <w:abstractNumId w:val="5"/>
  </w:num>
  <w:num w:numId="12">
    <w:abstractNumId w:val="9"/>
  </w:num>
  <w:num w:numId="13">
    <w:abstractNumId w:val="19"/>
  </w:num>
  <w:num w:numId="14">
    <w:abstractNumId w:val="11"/>
  </w:num>
  <w:num w:numId="15">
    <w:abstractNumId w:val="16"/>
  </w:num>
  <w:num w:numId="16">
    <w:abstractNumId w:val="14"/>
  </w:num>
  <w:num w:numId="17">
    <w:abstractNumId w:val="0"/>
  </w:num>
  <w:num w:numId="18">
    <w:abstractNumId w:val="8"/>
  </w:num>
  <w:num w:numId="19">
    <w:abstractNumId w:val="3"/>
  </w:num>
  <w:num w:numId="20">
    <w:abstractNumId w:val="21"/>
  </w:num>
  <w:num w:numId="21">
    <w:abstractNumId w:val="18"/>
  </w:num>
  <w:num w:numId="22">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kye Newton">
    <w15:presenceInfo w15:providerId="AD" w15:userId="S-1-5-21-1390582872-192029990-4074164785-56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v29xwz59sarceazeax5p5kzxt2dafdzse0&quot;&gt;Haemophilia_A_final-Saved&lt;record-ids&gt;&lt;item&gt;59&lt;/item&gt;&lt;item&gt;407&lt;/item&gt;&lt;/record-ids&gt;&lt;/item&gt;&lt;/Libraries&gt;"/>
  </w:docVars>
  <w:rsids>
    <w:rsidRoot w:val="0044715D"/>
    <w:rsid w:val="00002118"/>
    <w:rsid w:val="00004548"/>
    <w:rsid w:val="00012D8F"/>
    <w:rsid w:val="00014375"/>
    <w:rsid w:val="00016AC7"/>
    <w:rsid w:val="000211C2"/>
    <w:rsid w:val="000256D8"/>
    <w:rsid w:val="00032F32"/>
    <w:rsid w:val="00043E84"/>
    <w:rsid w:val="00052F1D"/>
    <w:rsid w:val="000543F1"/>
    <w:rsid w:val="00055CFF"/>
    <w:rsid w:val="00055DB5"/>
    <w:rsid w:val="00056134"/>
    <w:rsid w:val="00062096"/>
    <w:rsid w:val="00063AC8"/>
    <w:rsid w:val="00070127"/>
    <w:rsid w:val="000712C6"/>
    <w:rsid w:val="00072BE6"/>
    <w:rsid w:val="000750E1"/>
    <w:rsid w:val="00077205"/>
    <w:rsid w:val="00080E3E"/>
    <w:rsid w:val="000824A9"/>
    <w:rsid w:val="0008336C"/>
    <w:rsid w:val="00084CFC"/>
    <w:rsid w:val="000A0FBA"/>
    <w:rsid w:val="000A34B6"/>
    <w:rsid w:val="000A3C20"/>
    <w:rsid w:val="000A41FC"/>
    <w:rsid w:val="000A4B22"/>
    <w:rsid w:val="000A68F3"/>
    <w:rsid w:val="000A785F"/>
    <w:rsid w:val="000B519A"/>
    <w:rsid w:val="000C00EB"/>
    <w:rsid w:val="000C3E4C"/>
    <w:rsid w:val="000C4135"/>
    <w:rsid w:val="000C6F4C"/>
    <w:rsid w:val="000C7F02"/>
    <w:rsid w:val="000D0BB0"/>
    <w:rsid w:val="000E7E5C"/>
    <w:rsid w:val="000F4556"/>
    <w:rsid w:val="00101724"/>
    <w:rsid w:val="001064F8"/>
    <w:rsid w:val="00122966"/>
    <w:rsid w:val="0012570F"/>
    <w:rsid w:val="001416C5"/>
    <w:rsid w:val="00142287"/>
    <w:rsid w:val="001455EC"/>
    <w:rsid w:val="00146EEB"/>
    <w:rsid w:val="001473C8"/>
    <w:rsid w:val="001475D2"/>
    <w:rsid w:val="0014781F"/>
    <w:rsid w:val="00164624"/>
    <w:rsid w:val="001700F5"/>
    <w:rsid w:val="00172D1E"/>
    <w:rsid w:val="00175CAC"/>
    <w:rsid w:val="00185A78"/>
    <w:rsid w:val="00187B58"/>
    <w:rsid w:val="00191E53"/>
    <w:rsid w:val="00193A64"/>
    <w:rsid w:val="00195FE7"/>
    <w:rsid w:val="00196508"/>
    <w:rsid w:val="0019750B"/>
    <w:rsid w:val="00197879"/>
    <w:rsid w:val="001A10DA"/>
    <w:rsid w:val="001A3A35"/>
    <w:rsid w:val="001B0F4F"/>
    <w:rsid w:val="001B1E43"/>
    <w:rsid w:val="001B5B61"/>
    <w:rsid w:val="001C090A"/>
    <w:rsid w:val="001C13D4"/>
    <w:rsid w:val="001C1D68"/>
    <w:rsid w:val="001C3849"/>
    <w:rsid w:val="001C38B5"/>
    <w:rsid w:val="001C5410"/>
    <w:rsid w:val="001D0AC7"/>
    <w:rsid w:val="001F0C0A"/>
    <w:rsid w:val="00201568"/>
    <w:rsid w:val="0020487F"/>
    <w:rsid w:val="00205CED"/>
    <w:rsid w:val="00205D92"/>
    <w:rsid w:val="00206B43"/>
    <w:rsid w:val="00207F25"/>
    <w:rsid w:val="00214F8D"/>
    <w:rsid w:val="0021650D"/>
    <w:rsid w:val="00225644"/>
    <w:rsid w:val="00227609"/>
    <w:rsid w:val="00231EF2"/>
    <w:rsid w:val="00232389"/>
    <w:rsid w:val="00234964"/>
    <w:rsid w:val="00255180"/>
    <w:rsid w:val="002602E3"/>
    <w:rsid w:val="00260B46"/>
    <w:rsid w:val="0026114D"/>
    <w:rsid w:val="00262799"/>
    <w:rsid w:val="0026662B"/>
    <w:rsid w:val="00273B44"/>
    <w:rsid w:val="00276CAC"/>
    <w:rsid w:val="002777DE"/>
    <w:rsid w:val="00280375"/>
    <w:rsid w:val="0028099A"/>
    <w:rsid w:val="00284DC3"/>
    <w:rsid w:val="00284F1F"/>
    <w:rsid w:val="00292DE9"/>
    <w:rsid w:val="002A03CE"/>
    <w:rsid w:val="002A4909"/>
    <w:rsid w:val="002A66BD"/>
    <w:rsid w:val="002B226C"/>
    <w:rsid w:val="002B3338"/>
    <w:rsid w:val="002B5AF7"/>
    <w:rsid w:val="002B5F87"/>
    <w:rsid w:val="002C4DD5"/>
    <w:rsid w:val="002D0DBF"/>
    <w:rsid w:val="002D6E02"/>
    <w:rsid w:val="002D7428"/>
    <w:rsid w:val="002E3D65"/>
    <w:rsid w:val="00303C94"/>
    <w:rsid w:val="00304C3F"/>
    <w:rsid w:val="003068C6"/>
    <w:rsid w:val="00313DBE"/>
    <w:rsid w:val="003228C2"/>
    <w:rsid w:val="00322EFB"/>
    <w:rsid w:val="003328D6"/>
    <w:rsid w:val="003404E3"/>
    <w:rsid w:val="00340D5A"/>
    <w:rsid w:val="00344607"/>
    <w:rsid w:val="00344FF7"/>
    <w:rsid w:val="00346A10"/>
    <w:rsid w:val="0035588F"/>
    <w:rsid w:val="0035618C"/>
    <w:rsid w:val="003574E6"/>
    <w:rsid w:val="00357A40"/>
    <w:rsid w:val="00362776"/>
    <w:rsid w:val="00364330"/>
    <w:rsid w:val="00370BD9"/>
    <w:rsid w:val="00370C90"/>
    <w:rsid w:val="003746C0"/>
    <w:rsid w:val="00382875"/>
    <w:rsid w:val="00385065"/>
    <w:rsid w:val="00385679"/>
    <w:rsid w:val="003861EC"/>
    <w:rsid w:val="003A0AAE"/>
    <w:rsid w:val="003A70D5"/>
    <w:rsid w:val="003B55E3"/>
    <w:rsid w:val="003B6C96"/>
    <w:rsid w:val="003C6E84"/>
    <w:rsid w:val="003D23BE"/>
    <w:rsid w:val="003D699E"/>
    <w:rsid w:val="003D72DC"/>
    <w:rsid w:val="003E0382"/>
    <w:rsid w:val="003E163A"/>
    <w:rsid w:val="003E48DF"/>
    <w:rsid w:val="003F35E7"/>
    <w:rsid w:val="0040031F"/>
    <w:rsid w:val="00402955"/>
    <w:rsid w:val="00402BBE"/>
    <w:rsid w:val="00411511"/>
    <w:rsid w:val="00415049"/>
    <w:rsid w:val="00415AB7"/>
    <w:rsid w:val="0042483F"/>
    <w:rsid w:val="004327BA"/>
    <w:rsid w:val="00435CB7"/>
    <w:rsid w:val="00440228"/>
    <w:rsid w:val="0044463D"/>
    <w:rsid w:val="0044715D"/>
    <w:rsid w:val="00451909"/>
    <w:rsid w:val="004546B5"/>
    <w:rsid w:val="00464A8A"/>
    <w:rsid w:val="00467F0F"/>
    <w:rsid w:val="004711A6"/>
    <w:rsid w:val="00481910"/>
    <w:rsid w:val="00481D59"/>
    <w:rsid w:val="00481DA1"/>
    <w:rsid w:val="004868DC"/>
    <w:rsid w:val="00487C06"/>
    <w:rsid w:val="00490DFE"/>
    <w:rsid w:val="004A172F"/>
    <w:rsid w:val="004A187C"/>
    <w:rsid w:val="004A26F5"/>
    <w:rsid w:val="004A4DD8"/>
    <w:rsid w:val="004A5AF9"/>
    <w:rsid w:val="004B0A4C"/>
    <w:rsid w:val="004C14C6"/>
    <w:rsid w:val="004C1FA9"/>
    <w:rsid w:val="004C5A86"/>
    <w:rsid w:val="004D1D41"/>
    <w:rsid w:val="004D7DE6"/>
    <w:rsid w:val="004F7163"/>
    <w:rsid w:val="005034C6"/>
    <w:rsid w:val="005168B2"/>
    <w:rsid w:val="00525ADF"/>
    <w:rsid w:val="0052742D"/>
    <w:rsid w:val="00530B4A"/>
    <w:rsid w:val="00535E1C"/>
    <w:rsid w:val="00543A25"/>
    <w:rsid w:val="00545D2A"/>
    <w:rsid w:val="00551564"/>
    <w:rsid w:val="00553381"/>
    <w:rsid w:val="005568E4"/>
    <w:rsid w:val="00560780"/>
    <w:rsid w:val="005640CC"/>
    <w:rsid w:val="00566649"/>
    <w:rsid w:val="0057392F"/>
    <w:rsid w:val="005764A0"/>
    <w:rsid w:val="00577A1A"/>
    <w:rsid w:val="00581F63"/>
    <w:rsid w:val="0058710E"/>
    <w:rsid w:val="00594D3C"/>
    <w:rsid w:val="005A7B5B"/>
    <w:rsid w:val="005C0758"/>
    <w:rsid w:val="005C22E0"/>
    <w:rsid w:val="005C7166"/>
    <w:rsid w:val="005D1C89"/>
    <w:rsid w:val="005D5278"/>
    <w:rsid w:val="005D7168"/>
    <w:rsid w:val="005E0989"/>
    <w:rsid w:val="005E189A"/>
    <w:rsid w:val="005E5FFE"/>
    <w:rsid w:val="005F4D2F"/>
    <w:rsid w:val="006066DF"/>
    <w:rsid w:val="00606B12"/>
    <w:rsid w:val="006116A6"/>
    <w:rsid w:val="00613E56"/>
    <w:rsid w:val="0062502F"/>
    <w:rsid w:val="00626A11"/>
    <w:rsid w:val="00627B5C"/>
    <w:rsid w:val="00630476"/>
    <w:rsid w:val="0063062D"/>
    <w:rsid w:val="00631E69"/>
    <w:rsid w:val="00634D7D"/>
    <w:rsid w:val="0063530F"/>
    <w:rsid w:val="006405E1"/>
    <w:rsid w:val="00644920"/>
    <w:rsid w:val="00645A53"/>
    <w:rsid w:val="00650C64"/>
    <w:rsid w:val="00653F8C"/>
    <w:rsid w:val="00654F2D"/>
    <w:rsid w:val="00655327"/>
    <w:rsid w:val="00656417"/>
    <w:rsid w:val="00661380"/>
    <w:rsid w:val="00673F1F"/>
    <w:rsid w:val="00681853"/>
    <w:rsid w:val="006845E2"/>
    <w:rsid w:val="00690352"/>
    <w:rsid w:val="006A5A00"/>
    <w:rsid w:val="006A7F50"/>
    <w:rsid w:val="006B144A"/>
    <w:rsid w:val="006B6204"/>
    <w:rsid w:val="006B7BA5"/>
    <w:rsid w:val="006C32EB"/>
    <w:rsid w:val="006C35F7"/>
    <w:rsid w:val="006D1643"/>
    <w:rsid w:val="006D3BC4"/>
    <w:rsid w:val="006E2878"/>
    <w:rsid w:val="006F14C4"/>
    <w:rsid w:val="006F6098"/>
    <w:rsid w:val="00701B16"/>
    <w:rsid w:val="00704B3B"/>
    <w:rsid w:val="00706692"/>
    <w:rsid w:val="00710C21"/>
    <w:rsid w:val="00711F3E"/>
    <w:rsid w:val="00712F51"/>
    <w:rsid w:val="007237B4"/>
    <w:rsid w:val="007264E4"/>
    <w:rsid w:val="0072720F"/>
    <w:rsid w:val="00734D0A"/>
    <w:rsid w:val="00734F81"/>
    <w:rsid w:val="0073757B"/>
    <w:rsid w:val="00740C81"/>
    <w:rsid w:val="0074546F"/>
    <w:rsid w:val="007460B5"/>
    <w:rsid w:val="00746ACA"/>
    <w:rsid w:val="00746EAB"/>
    <w:rsid w:val="00750692"/>
    <w:rsid w:val="00750DA1"/>
    <w:rsid w:val="00751006"/>
    <w:rsid w:val="00752491"/>
    <w:rsid w:val="00753D0E"/>
    <w:rsid w:val="00765DF4"/>
    <w:rsid w:val="00770EB2"/>
    <w:rsid w:val="00781081"/>
    <w:rsid w:val="007877F7"/>
    <w:rsid w:val="0078784F"/>
    <w:rsid w:val="00791539"/>
    <w:rsid w:val="007A626D"/>
    <w:rsid w:val="007A77E8"/>
    <w:rsid w:val="007B128B"/>
    <w:rsid w:val="007B413D"/>
    <w:rsid w:val="007B456E"/>
    <w:rsid w:val="007B563F"/>
    <w:rsid w:val="007B6C59"/>
    <w:rsid w:val="007C2A90"/>
    <w:rsid w:val="007E1FFC"/>
    <w:rsid w:val="007E41AD"/>
    <w:rsid w:val="007E7E23"/>
    <w:rsid w:val="007F4E20"/>
    <w:rsid w:val="008006F6"/>
    <w:rsid w:val="00805A70"/>
    <w:rsid w:val="00805D78"/>
    <w:rsid w:val="00806D39"/>
    <w:rsid w:val="0081118B"/>
    <w:rsid w:val="008157ED"/>
    <w:rsid w:val="00816508"/>
    <w:rsid w:val="00825C0A"/>
    <w:rsid w:val="008304EC"/>
    <w:rsid w:val="00831CA9"/>
    <w:rsid w:val="00831DCE"/>
    <w:rsid w:val="00833244"/>
    <w:rsid w:val="008333F9"/>
    <w:rsid w:val="008340AF"/>
    <w:rsid w:val="00841750"/>
    <w:rsid w:val="0085116F"/>
    <w:rsid w:val="00870120"/>
    <w:rsid w:val="00870245"/>
    <w:rsid w:val="008702E6"/>
    <w:rsid w:val="008706D6"/>
    <w:rsid w:val="00874BA7"/>
    <w:rsid w:val="008757BF"/>
    <w:rsid w:val="00875EBA"/>
    <w:rsid w:val="008763E4"/>
    <w:rsid w:val="008824DB"/>
    <w:rsid w:val="008825CB"/>
    <w:rsid w:val="0088683B"/>
    <w:rsid w:val="0089366B"/>
    <w:rsid w:val="00893B4D"/>
    <w:rsid w:val="00896845"/>
    <w:rsid w:val="008A0557"/>
    <w:rsid w:val="008A151B"/>
    <w:rsid w:val="008A526A"/>
    <w:rsid w:val="008B43C8"/>
    <w:rsid w:val="008B662B"/>
    <w:rsid w:val="008C0568"/>
    <w:rsid w:val="008C3E5E"/>
    <w:rsid w:val="008D518B"/>
    <w:rsid w:val="008E1A96"/>
    <w:rsid w:val="008E585E"/>
    <w:rsid w:val="008E791E"/>
    <w:rsid w:val="008F10CD"/>
    <w:rsid w:val="008F628C"/>
    <w:rsid w:val="009010E7"/>
    <w:rsid w:val="00901188"/>
    <w:rsid w:val="00902BFD"/>
    <w:rsid w:val="0091257E"/>
    <w:rsid w:val="00915AAE"/>
    <w:rsid w:val="00916317"/>
    <w:rsid w:val="00922172"/>
    <w:rsid w:val="009239C0"/>
    <w:rsid w:val="009250F9"/>
    <w:rsid w:val="009316AC"/>
    <w:rsid w:val="00936141"/>
    <w:rsid w:val="0094520C"/>
    <w:rsid w:val="0095294B"/>
    <w:rsid w:val="00953ED7"/>
    <w:rsid w:val="00954616"/>
    <w:rsid w:val="009718A7"/>
    <w:rsid w:val="00973B7C"/>
    <w:rsid w:val="00973C10"/>
    <w:rsid w:val="009805A2"/>
    <w:rsid w:val="00985B66"/>
    <w:rsid w:val="00985F83"/>
    <w:rsid w:val="009A5A2B"/>
    <w:rsid w:val="009B0530"/>
    <w:rsid w:val="009B19EC"/>
    <w:rsid w:val="009C02F0"/>
    <w:rsid w:val="009C4108"/>
    <w:rsid w:val="009E5295"/>
    <w:rsid w:val="009F3F2F"/>
    <w:rsid w:val="009F643C"/>
    <w:rsid w:val="009F7E94"/>
    <w:rsid w:val="00A031C8"/>
    <w:rsid w:val="00A0665C"/>
    <w:rsid w:val="00A11014"/>
    <w:rsid w:val="00A1175E"/>
    <w:rsid w:val="00A12A74"/>
    <w:rsid w:val="00A33F97"/>
    <w:rsid w:val="00A412F4"/>
    <w:rsid w:val="00A42401"/>
    <w:rsid w:val="00A5386D"/>
    <w:rsid w:val="00A601AC"/>
    <w:rsid w:val="00A800E8"/>
    <w:rsid w:val="00A84A56"/>
    <w:rsid w:val="00A867A2"/>
    <w:rsid w:val="00A87EBA"/>
    <w:rsid w:val="00A92152"/>
    <w:rsid w:val="00A92799"/>
    <w:rsid w:val="00A929AC"/>
    <w:rsid w:val="00A96CD1"/>
    <w:rsid w:val="00AA053E"/>
    <w:rsid w:val="00AA1D66"/>
    <w:rsid w:val="00AA5D11"/>
    <w:rsid w:val="00AA66CD"/>
    <w:rsid w:val="00AB127E"/>
    <w:rsid w:val="00AB1F47"/>
    <w:rsid w:val="00AB2D12"/>
    <w:rsid w:val="00AB7181"/>
    <w:rsid w:val="00AB7B98"/>
    <w:rsid w:val="00AC10CD"/>
    <w:rsid w:val="00AC5C63"/>
    <w:rsid w:val="00AC5E88"/>
    <w:rsid w:val="00AD6889"/>
    <w:rsid w:val="00AE32DD"/>
    <w:rsid w:val="00AE5625"/>
    <w:rsid w:val="00AE61AF"/>
    <w:rsid w:val="00AF0FE5"/>
    <w:rsid w:val="00AF211C"/>
    <w:rsid w:val="00AF2962"/>
    <w:rsid w:val="00AF4AD3"/>
    <w:rsid w:val="00AF55C3"/>
    <w:rsid w:val="00B013E5"/>
    <w:rsid w:val="00B02B5E"/>
    <w:rsid w:val="00B102DA"/>
    <w:rsid w:val="00B11500"/>
    <w:rsid w:val="00B13BEA"/>
    <w:rsid w:val="00B21DD6"/>
    <w:rsid w:val="00B33103"/>
    <w:rsid w:val="00B42C63"/>
    <w:rsid w:val="00B45691"/>
    <w:rsid w:val="00B45971"/>
    <w:rsid w:val="00B46A0A"/>
    <w:rsid w:val="00B521A8"/>
    <w:rsid w:val="00B53F56"/>
    <w:rsid w:val="00B5623C"/>
    <w:rsid w:val="00B74B4D"/>
    <w:rsid w:val="00B80531"/>
    <w:rsid w:val="00B831A8"/>
    <w:rsid w:val="00B83C0D"/>
    <w:rsid w:val="00B85D39"/>
    <w:rsid w:val="00BA63AA"/>
    <w:rsid w:val="00BA7E49"/>
    <w:rsid w:val="00BB6D12"/>
    <w:rsid w:val="00BC0606"/>
    <w:rsid w:val="00BC25D2"/>
    <w:rsid w:val="00BC270A"/>
    <w:rsid w:val="00BC4896"/>
    <w:rsid w:val="00BC5292"/>
    <w:rsid w:val="00BD25B6"/>
    <w:rsid w:val="00BD5F77"/>
    <w:rsid w:val="00BE744E"/>
    <w:rsid w:val="00BF08CD"/>
    <w:rsid w:val="00BF1D8E"/>
    <w:rsid w:val="00BF6B8D"/>
    <w:rsid w:val="00C11FEF"/>
    <w:rsid w:val="00C229C6"/>
    <w:rsid w:val="00C4308F"/>
    <w:rsid w:val="00C45531"/>
    <w:rsid w:val="00C458BF"/>
    <w:rsid w:val="00C472A7"/>
    <w:rsid w:val="00C47723"/>
    <w:rsid w:val="00C50485"/>
    <w:rsid w:val="00C504CD"/>
    <w:rsid w:val="00C51C96"/>
    <w:rsid w:val="00C552B8"/>
    <w:rsid w:val="00C61965"/>
    <w:rsid w:val="00C63A94"/>
    <w:rsid w:val="00C63DCF"/>
    <w:rsid w:val="00C77F75"/>
    <w:rsid w:val="00C80D05"/>
    <w:rsid w:val="00C852E8"/>
    <w:rsid w:val="00C9630A"/>
    <w:rsid w:val="00CB0EB1"/>
    <w:rsid w:val="00CB1269"/>
    <w:rsid w:val="00CC5249"/>
    <w:rsid w:val="00CC5385"/>
    <w:rsid w:val="00CC60B0"/>
    <w:rsid w:val="00CD23FB"/>
    <w:rsid w:val="00CD3637"/>
    <w:rsid w:val="00CD382A"/>
    <w:rsid w:val="00CD392F"/>
    <w:rsid w:val="00CD5CB1"/>
    <w:rsid w:val="00CF47EA"/>
    <w:rsid w:val="00D10984"/>
    <w:rsid w:val="00D17551"/>
    <w:rsid w:val="00D23B84"/>
    <w:rsid w:val="00D26848"/>
    <w:rsid w:val="00D3602E"/>
    <w:rsid w:val="00D45D02"/>
    <w:rsid w:val="00D46C89"/>
    <w:rsid w:val="00D64A29"/>
    <w:rsid w:val="00D6600A"/>
    <w:rsid w:val="00D709AB"/>
    <w:rsid w:val="00D70BE0"/>
    <w:rsid w:val="00D728DC"/>
    <w:rsid w:val="00D83225"/>
    <w:rsid w:val="00D963CD"/>
    <w:rsid w:val="00DA6FDE"/>
    <w:rsid w:val="00DB1A36"/>
    <w:rsid w:val="00DB3CD9"/>
    <w:rsid w:val="00DC25BC"/>
    <w:rsid w:val="00DC5DE8"/>
    <w:rsid w:val="00DC6CCC"/>
    <w:rsid w:val="00DD1C54"/>
    <w:rsid w:val="00DE12AF"/>
    <w:rsid w:val="00DE3D6C"/>
    <w:rsid w:val="00DE7839"/>
    <w:rsid w:val="00DF3D8F"/>
    <w:rsid w:val="00DF77B3"/>
    <w:rsid w:val="00DF7F32"/>
    <w:rsid w:val="00E0677B"/>
    <w:rsid w:val="00E1233E"/>
    <w:rsid w:val="00E17564"/>
    <w:rsid w:val="00E17BB7"/>
    <w:rsid w:val="00E311CF"/>
    <w:rsid w:val="00E332DA"/>
    <w:rsid w:val="00E34D54"/>
    <w:rsid w:val="00E364F7"/>
    <w:rsid w:val="00E42297"/>
    <w:rsid w:val="00E46B27"/>
    <w:rsid w:val="00E46C0B"/>
    <w:rsid w:val="00E471E0"/>
    <w:rsid w:val="00E53BDD"/>
    <w:rsid w:val="00E5623C"/>
    <w:rsid w:val="00E61426"/>
    <w:rsid w:val="00E64B8C"/>
    <w:rsid w:val="00E729F0"/>
    <w:rsid w:val="00E72CFA"/>
    <w:rsid w:val="00E75053"/>
    <w:rsid w:val="00E77F5A"/>
    <w:rsid w:val="00E83EA4"/>
    <w:rsid w:val="00E84430"/>
    <w:rsid w:val="00E87A7D"/>
    <w:rsid w:val="00E968F6"/>
    <w:rsid w:val="00EA7E61"/>
    <w:rsid w:val="00EB0E66"/>
    <w:rsid w:val="00EB2F26"/>
    <w:rsid w:val="00EB7EC3"/>
    <w:rsid w:val="00EC4388"/>
    <w:rsid w:val="00EC4900"/>
    <w:rsid w:val="00EE2504"/>
    <w:rsid w:val="00EE388E"/>
    <w:rsid w:val="00EE4161"/>
    <w:rsid w:val="00EE41DA"/>
    <w:rsid w:val="00EE5A42"/>
    <w:rsid w:val="00EE7A1F"/>
    <w:rsid w:val="00EF0840"/>
    <w:rsid w:val="00EF4D3B"/>
    <w:rsid w:val="00EF5049"/>
    <w:rsid w:val="00EF6479"/>
    <w:rsid w:val="00EF73A3"/>
    <w:rsid w:val="00F0186F"/>
    <w:rsid w:val="00F02622"/>
    <w:rsid w:val="00F058CF"/>
    <w:rsid w:val="00F06946"/>
    <w:rsid w:val="00F070AA"/>
    <w:rsid w:val="00F07D44"/>
    <w:rsid w:val="00F1256C"/>
    <w:rsid w:val="00F12AA7"/>
    <w:rsid w:val="00F12E59"/>
    <w:rsid w:val="00F140A4"/>
    <w:rsid w:val="00F1538E"/>
    <w:rsid w:val="00F35F73"/>
    <w:rsid w:val="00F4027F"/>
    <w:rsid w:val="00F45AB7"/>
    <w:rsid w:val="00F55C6E"/>
    <w:rsid w:val="00F56BC7"/>
    <w:rsid w:val="00F64E40"/>
    <w:rsid w:val="00F65A31"/>
    <w:rsid w:val="00F66115"/>
    <w:rsid w:val="00F66C65"/>
    <w:rsid w:val="00F74EE8"/>
    <w:rsid w:val="00F75FB0"/>
    <w:rsid w:val="00F82386"/>
    <w:rsid w:val="00F943A0"/>
    <w:rsid w:val="00F95E6D"/>
    <w:rsid w:val="00F97926"/>
    <w:rsid w:val="00FA522E"/>
    <w:rsid w:val="00FB1D66"/>
    <w:rsid w:val="00FC3F20"/>
    <w:rsid w:val="00FC72F0"/>
    <w:rsid w:val="00FC752E"/>
    <w:rsid w:val="00FD6288"/>
    <w:rsid w:val="00FE5177"/>
    <w:rsid w:val="00FE75C9"/>
    <w:rsid w:val="00FF2C42"/>
    <w:rsid w:val="00FF53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19C55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F75FB0"/>
    <w:pPr>
      <w:spacing w:before="100" w:beforeAutospacing="1" w:after="100" w:afterAutospacing="1" w:line="240" w:lineRule="auto"/>
    </w:pPr>
    <w:rPr>
      <w:rFonts w:ascii="Times New Roman" w:eastAsiaTheme="minorEastAsia" w:hAnsi="Times New Roman"/>
      <w:sz w:val="24"/>
      <w:szCs w:val="24"/>
      <w:lang w:eastAsia="en-AU"/>
    </w:rPr>
  </w:style>
  <w:style w:type="character" w:styleId="Strong">
    <w:name w:val="Strong"/>
    <w:uiPriority w:val="22"/>
    <w:qFormat/>
    <w:rsid w:val="00D10984"/>
    <w:rPr>
      <w:rFonts w:ascii="Calibri" w:eastAsia="Calibri" w:hAnsi="Calibri" w:cs="Times New Roman"/>
      <w:b/>
    </w:r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rsid w:val="0078784F"/>
    <w:rPr>
      <w:rFonts w:ascii="Arial Narrow" w:eastAsia="Times New Roman" w:hAnsi="Arial Narrow" w:cs="Tahoma"/>
      <w:b/>
      <w:sz w:val="20"/>
      <w:szCs w:val="20"/>
      <w:lang w:val="en-GB" w:eastAsia="ja-JP"/>
    </w:rPr>
  </w:style>
  <w:style w:type="paragraph" w:customStyle="1" w:styleId="Tabletext">
    <w:name w:val="Table text"/>
    <w:basedOn w:val="Normal"/>
    <w:link w:val="TabletextChar"/>
    <w:qFormat/>
    <w:rsid w:val="0078784F"/>
    <w:pPr>
      <w:keepNext/>
      <w:keepLines/>
      <w:tabs>
        <w:tab w:val="left" w:pos="567"/>
      </w:tabs>
      <w:spacing w:before="120" w:after="120" w:line="240" w:lineRule="auto"/>
      <w:outlineLvl w:val="0"/>
    </w:pPr>
    <w:rPr>
      <w:rFonts w:ascii="Arial Narrow" w:eastAsia="Times New Roman" w:hAnsi="Arial Narrow" w:cstheme="minorHAnsi"/>
      <w:sz w:val="20"/>
    </w:rPr>
  </w:style>
  <w:style w:type="paragraph" w:customStyle="1" w:styleId="Tableheader">
    <w:name w:val="Table header"/>
    <w:basedOn w:val="Normal"/>
    <w:link w:val="TableheaderChar"/>
    <w:qFormat/>
    <w:rsid w:val="0078784F"/>
    <w:pPr>
      <w:keepNext/>
      <w:keepLines/>
      <w:tabs>
        <w:tab w:val="left" w:pos="567"/>
      </w:tabs>
      <w:spacing w:before="120" w:after="120" w:line="240" w:lineRule="auto"/>
      <w:outlineLvl w:val="0"/>
    </w:pPr>
    <w:rPr>
      <w:rFonts w:ascii="Arial Narrow" w:eastAsia="Times New Roman" w:hAnsi="Arial Narrow" w:cstheme="minorHAnsi"/>
      <w:b/>
      <w:sz w:val="20"/>
    </w:rPr>
  </w:style>
  <w:style w:type="character" w:customStyle="1" w:styleId="TabletextChar">
    <w:name w:val="Table text Char"/>
    <w:basedOn w:val="DefaultParagraphFont"/>
    <w:link w:val="Tabletext"/>
    <w:rsid w:val="0078784F"/>
    <w:rPr>
      <w:rFonts w:ascii="Arial Narrow" w:eastAsia="Times New Roman" w:hAnsi="Arial Narrow" w:cstheme="minorHAnsi"/>
      <w:sz w:val="20"/>
    </w:rPr>
  </w:style>
  <w:style w:type="character" w:customStyle="1" w:styleId="TableheaderChar">
    <w:name w:val="Table header Char"/>
    <w:basedOn w:val="DefaultParagraphFont"/>
    <w:link w:val="Tableheader"/>
    <w:rsid w:val="0078784F"/>
    <w:rPr>
      <w:rFonts w:ascii="Arial Narrow" w:eastAsia="Times New Roman" w:hAnsi="Arial Narrow" w:cstheme="minorHAnsi"/>
      <w:b/>
      <w:sz w:val="20"/>
    </w:rPr>
  </w:style>
  <w:style w:type="paragraph" w:customStyle="1" w:styleId="Default">
    <w:name w:val="Default"/>
    <w:rsid w:val="004F7163"/>
    <w:pPr>
      <w:autoSpaceDE w:val="0"/>
      <w:autoSpaceDN w:val="0"/>
      <w:adjustRightInd w:val="0"/>
      <w:spacing w:after="0" w:line="240" w:lineRule="auto"/>
    </w:pPr>
    <w:rPr>
      <w:rFonts w:ascii="Calibri" w:hAnsi="Calibri" w:cs="Calibri"/>
      <w:color w:val="000000"/>
      <w:szCs w:val="24"/>
    </w:rPr>
  </w:style>
  <w:style w:type="paragraph" w:customStyle="1" w:styleId="EndNoteBibliographyTitle">
    <w:name w:val="EndNote Bibliography Title"/>
    <w:basedOn w:val="Normal"/>
    <w:link w:val="EndNoteBibliographyTitleChar"/>
    <w:rsid w:val="00187B58"/>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87B58"/>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187B58"/>
    <w:pPr>
      <w:spacing w:line="240" w:lineRule="auto"/>
    </w:pPr>
    <w:rPr>
      <w:noProof/>
      <w:lang w:val="en-US"/>
    </w:rPr>
  </w:style>
  <w:style w:type="character" w:customStyle="1" w:styleId="EndNoteBibliographyChar">
    <w:name w:val="EndNote Bibliography Char"/>
    <w:basedOn w:val="DefaultParagraphFont"/>
    <w:link w:val="EndNoteBibliography"/>
    <w:rsid w:val="00187B58"/>
    <w:rPr>
      <w:rFonts w:ascii="Calibri" w:eastAsia="Calibri" w:hAnsi="Calibri" w:cs="Times New Roman"/>
      <w:noProof/>
      <w:sz w:val="22"/>
      <w:lang w:val="en-US"/>
    </w:rPr>
  </w:style>
  <w:style w:type="paragraph" w:styleId="FootnoteText">
    <w:name w:val="footnote text"/>
    <w:basedOn w:val="Normal"/>
    <w:link w:val="FootnoteTextChar"/>
    <w:uiPriority w:val="99"/>
    <w:semiHidden/>
    <w:unhideWhenUsed/>
    <w:rsid w:val="006405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405E1"/>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6405E1"/>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F75FB0"/>
    <w:pPr>
      <w:spacing w:before="100" w:beforeAutospacing="1" w:after="100" w:afterAutospacing="1" w:line="240" w:lineRule="auto"/>
    </w:pPr>
    <w:rPr>
      <w:rFonts w:ascii="Times New Roman" w:eastAsiaTheme="minorEastAsia" w:hAnsi="Times New Roman"/>
      <w:sz w:val="24"/>
      <w:szCs w:val="24"/>
      <w:lang w:eastAsia="en-AU"/>
    </w:rPr>
  </w:style>
  <w:style w:type="character" w:styleId="Strong">
    <w:name w:val="Strong"/>
    <w:uiPriority w:val="22"/>
    <w:qFormat/>
    <w:rsid w:val="00D10984"/>
    <w:rPr>
      <w:rFonts w:ascii="Calibri" w:eastAsia="Calibri" w:hAnsi="Calibri" w:cs="Times New Roman"/>
      <w:b/>
    </w:r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rsid w:val="0078784F"/>
    <w:rPr>
      <w:rFonts w:ascii="Arial Narrow" w:eastAsia="Times New Roman" w:hAnsi="Arial Narrow" w:cs="Tahoma"/>
      <w:b/>
      <w:sz w:val="20"/>
      <w:szCs w:val="20"/>
      <w:lang w:val="en-GB" w:eastAsia="ja-JP"/>
    </w:rPr>
  </w:style>
  <w:style w:type="paragraph" w:customStyle="1" w:styleId="Tabletext">
    <w:name w:val="Table text"/>
    <w:basedOn w:val="Normal"/>
    <w:link w:val="TabletextChar"/>
    <w:qFormat/>
    <w:rsid w:val="0078784F"/>
    <w:pPr>
      <w:keepNext/>
      <w:keepLines/>
      <w:tabs>
        <w:tab w:val="left" w:pos="567"/>
      </w:tabs>
      <w:spacing w:before="120" w:after="120" w:line="240" w:lineRule="auto"/>
      <w:outlineLvl w:val="0"/>
    </w:pPr>
    <w:rPr>
      <w:rFonts w:ascii="Arial Narrow" w:eastAsia="Times New Roman" w:hAnsi="Arial Narrow" w:cstheme="minorHAnsi"/>
      <w:sz w:val="20"/>
    </w:rPr>
  </w:style>
  <w:style w:type="paragraph" w:customStyle="1" w:styleId="Tableheader">
    <w:name w:val="Table header"/>
    <w:basedOn w:val="Normal"/>
    <w:link w:val="TableheaderChar"/>
    <w:qFormat/>
    <w:rsid w:val="0078784F"/>
    <w:pPr>
      <w:keepNext/>
      <w:keepLines/>
      <w:tabs>
        <w:tab w:val="left" w:pos="567"/>
      </w:tabs>
      <w:spacing w:before="120" w:after="120" w:line="240" w:lineRule="auto"/>
      <w:outlineLvl w:val="0"/>
    </w:pPr>
    <w:rPr>
      <w:rFonts w:ascii="Arial Narrow" w:eastAsia="Times New Roman" w:hAnsi="Arial Narrow" w:cstheme="minorHAnsi"/>
      <w:b/>
      <w:sz w:val="20"/>
    </w:rPr>
  </w:style>
  <w:style w:type="character" w:customStyle="1" w:styleId="TabletextChar">
    <w:name w:val="Table text Char"/>
    <w:basedOn w:val="DefaultParagraphFont"/>
    <w:link w:val="Tabletext"/>
    <w:rsid w:val="0078784F"/>
    <w:rPr>
      <w:rFonts w:ascii="Arial Narrow" w:eastAsia="Times New Roman" w:hAnsi="Arial Narrow" w:cstheme="minorHAnsi"/>
      <w:sz w:val="20"/>
    </w:rPr>
  </w:style>
  <w:style w:type="character" w:customStyle="1" w:styleId="TableheaderChar">
    <w:name w:val="Table header Char"/>
    <w:basedOn w:val="DefaultParagraphFont"/>
    <w:link w:val="Tableheader"/>
    <w:rsid w:val="0078784F"/>
    <w:rPr>
      <w:rFonts w:ascii="Arial Narrow" w:eastAsia="Times New Roman" w:hAnsi="Arial Narrow" w:cstheme="minorHAnsi"/>
      <w:b/>
      <w:sz w:val="20"/>
    </w:rPr>
  </w:style>
  <w:style w:type="paragraph" w:customStyle="1" w:styleId="Default">
    <w:name w:val="Default"/>
    <w:rsid w:val="004F7163"/>
    <w:pPr>
      <w:autoSpaceDE w:val="0"/>
      <w:autoSpaceDN w:val="0"/>
      <w:adjustRightInd w:val="0"/>
      <w:spacing w:after="0" w:line="240" w:lineRule="auto"/>
    </w:pPr>
    <w:rPr>
      <w:rFonts w:ascii="Calibri" w:hAnsi="Calibri" w:cs="Calibri"/>
      <w:color w:val="000000"/>
      <w:szCs w:val="24"/>
    </w:rPr>
  </w:style>
  <w:style w:type="paragraph" w:customStyle="1" w:styleId="EndNoteBibliographyTitle">
    <w:name w:val="EndNote Bibliography Title"/>
    <w:basedOn w:val="Normal"/>
    <w:link w:val="EndNoteBibliographyTitleChar"/>
    <w:rsid w:val="00187B58"/>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87B58"/>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187B58"/>
    <w:pPr>
      <w:spacing w:line="240" w:lineRule="auto"/>
    </w:pPr>
    <w:rPr>
      <w:noProof/>
      <w:lang w:val="en-US"/>
    </w:rPr>
  </w:style>
  <w:style w:type="character" w:customStyle="1" w:styleId="EndNoteBibliographyChar">
    <w:name w:val="EndNote Bibliography Char"/>
    <w:basedOn w:val="DefaultParagraphFont"/>
    <w:link w:val="EndNoteBibliography"/>
    <w:rsid w:val="00187B58"/>
    <w:rPr>
      <w:rFonts w:ascii="Calibri" w:eastAsia="Calibri" w:hAnsi="Calibri" w:cs="Times New Roman"/>
      <w:noProof/>
      <w:sz w:val="22"/>
      <w:lang w:val="en-US"/>
    </w:rPr>
  </w:style>
  <w:style w:type="paragraph" w:styleId="FootnoteText">
    <w:name w:val="footnote text"/>
    <w:basedOn w:val="Normal"/>
    <w:link w:val="FootnoteTextChar"/>
    <w:uiPriority w:val="99"/>
    <w:semiHidden/>
    <w:unhideWhenUsed/>
    <w:rsid w:val="006405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405E1"/>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6405E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blood.gov.au/system/files/abdr-annual-report-2015-16-final.pdf%3e"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blood.gov.au/system/files/HaemophiliaGuidelines-interactive-updated-260317v2.pdf%3e" TargetMode="External"/><Relationship Id="rId17" Type="http://schemas.openxmlformats.org/officeDocument/2006/relationships/fontTable" Target="fontTable.xm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tif"/><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s://www.blood.gov.au/system/files/12July17-price-update-46.1-National-Blood-Authority-Fact-sheet-Supply-of-plasma-derived-and-recombinant-blood-products2.pdf%3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2704B8-2B11-4CEC-BDEB-573EC69C69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2</Pages>
  <Words>7481</Words>
  <Characters>42643</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500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 Stansfield</dc:creator>
  <cp:lastModifiedBy>Faraz Ghazi</cp:lastModifiedBy>
  <cp:revision>5</cp:revision>
  <cp:lastPrinted>2017-10-17T01:00:00Z</cp:lastPrinted>
  <dcterms:created xsi:type="dcterms:W3CDTF">2018-03-02T03:28:00Z</dcterms:created>
  <dcterms:modified xsi:type="dcterms:W3CDTF">2018-06-08T00:10:00Z</dcterms:modified>
</cp:coreProperties>
</file>